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01341F86"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005F1E" w:rsidRPr="00005F1E">
        <w:rPr>
          <w:i/>
          <w:iCs/>
          <w:sz w:val="23"/>
          <w:szCs w:val="23"/>
        </w:rPr>
        <w:t>[&lt;number&gt;]</w:t>
      </w:r>
      <w:r w:rsidR="00F36F3D">
        <w:rPr>
          <w:sz w:val="23"/>
          <w:szCs w:val="23"/>
        </w:rPr>
        <w:t xml:space="preserve"> distinct drugs and </w:t>
      </w:r>
      <w:r w:rsidR="00005F1E" w:rsidRPr="00005F1E">
        <w:rPr>
          <w:i/>
          <w:iCs/>
          <w:sz w:val="23"/>
          <w:szCs w:val="23"/>
        </w:rPr>
        <w:t>[&lt;number&gt;]</w:t>
      </w:r>
      <w:r w:rsidR="00F36F3D">
        <w:rPr>
          <w:sz w:val="23"/>
          <w:szCs w:val="23"/>
        </w:rPr>
        <w:t xml:space="preserve"> targets validating this approach.</w:t>
      </w:r>
    </w:p>
    <w:p w14:paraId="1D17A10E" w14:textId="26F8CB4F" w:rsidR="00F36F3D" w:rsidRDefault="003C4590" w:rsidP="00F36F3D">
      <w:pPr>
        <w:spacing w:line="480" w:lineRule="auto"/>
        <w:rPr>
          <w:sz w:val="23"/>
          <w:szCs w:val="23"/>
        </w:rPr>
      </w:pPr>
      <w:r>
        <w:rPr>
          <w:sz w:val="23"/>
          <w:szCs w:val="23"/>
        </w:rPr>
        <w:t>Seven</w:t>
      </w:r>
      <w:r w:rsidR="00F36F3D">
        <w:rPr>
          <w:sz w:val="23"/>
          <w:szCs w:val="23"/>
        </w:rPr>
        <w:t xml:space="preserve"> other pathogens (</w:t>
      </w:r>
      <w:r>
        <w:rPr>
          <w:i/>
          <w:iCs/>
          <w:sz w:val="23"/>
          <w:szCs w:val="23"/>
        </w:rPr>
        <w:t xml:space="preserve">Plasmodium </w:t>
      </w:r>
      <w:r w:rsidR="006D6A49">
        <w:rPr>
          <w:i/>
          <w:iCs/>
          <w:sz w:val="23"/>
          <w:szCs w:val="23"/>
        </w:rPr>
        <w:t>v</w:t>
      </w:r>
      <w:r>
        <w:rPr>
          <w:i/>
          <w:iCs/>
          <w:sz w:val="23"/>
          <w:szCs w:val="23"/>
        </w:rPr>
        <w:t xml:space="preserve">ivax, </w:t>
      </w:r>
      <w:r>
        <w:rPr>
          <w:i/>
          <w:sz w:val="23"/>
          <w:szCs w:val="23"/>
        </w:rPr>
        <w:t xml:space="preserve">Toxoplasma </w:t>
      </w:r>
      <w:r w:rsidR="006D6A49">
        <w:rPr>
          <w:i/>
          <w:sz w:val="23"/>
          <w:szCs w:val="23"/>
        </w:rPr>
        <w:t>g</w:t>
      </w:r>
      <w:r>
        <w:rPr>
          <w:i/>
          <w:sz w:val="23"/>
          <w:szCs w:val="23"/>
        </w:rPr>
        <w:t xml:space="preserve">ondii, </w:t>
      </w:r>
      <w:r w:rsidR="00F36F3D">
        <w:rPr>
          <w:i/>
          <w:sz w:val="23"/>
          <w:szCs w:val="23"/>
        </w:rPr>
        <w:t xml:space="preserve">Trypanosoma </w:t>
      </w:r>
      <w:r w:rsidR="006D6A49">
        <w:rPr>
          <w:i/>
          <w:sz w:val="23"/>
          <w:szCs w:val="23"/>
        </w:rPr>
        <w:t>b</w:t>
      </w:r>
      <w:r w:rsidR="00F36F3D">
        <w:rPr>
          <w:i/>
          <w:sz w:val="23"/>
          <w:szCs w:val="23"/>
        </w:rPr>
        <w:t xml:space="preserve">rucei, Trypanosoma </w:t>
      </w:r>
      <w:r w:rsidR="006D6A49">
        <w:rPr>
          <w:i/>
          <w:sz w:val="23"/>
          <w:szCs w:val="23"/>
        </w:rPr>
        <w:t>c</w:t>
      </w:r>
      <w:r w:rsidR="00F36F3D">
        <w:rPr>
          <w:i/>
          <w:sz w:val="23"/>
          <w:szCs w:val="23"/>
        </w:rPr>
        <w:t xml:space="preserve">ruzi, Leishmania </w:t>
      </w:r>
      <w:r w:rsidR="006D6A49">
        <w:rPr>
          <w:i/>
          <w:sz w:val="23"/>
          <w:szCs w:val="23"/>
        </w:rPr>
        <w:t>m</w:t>
      </w:r>
      <w:r w:rsidR="00F36F3D">
        <w:rPr>
          <w:i/>
          <w:sz w:val="23"/>
          <w:szCs w:val="23"/>
        </w:rPr>
        <w:t xml:space="preserve">ajor, </w:t>
      </w:r>
      <w:r w:rsidR="00E4756C">
        <w:rPr>
          <w:i/>
          <w:sz w:val="23"/>
          <w:szCs w:val="23"/>
        </w:rPr>
        <w:t xml:space="preserve">and </w:t>
      </w:r>
      <w:proofErr w:type="gramStart"/>
      <w:r w:rsidR="006D6A49">
        <w:rPr>
          <w:i/>
          <w:sz w:val="23"/>
          <w:szCs w:val="23"/>
        </w:rPr>
        <w:t>E</w:t>
      </w:r>
      <w:r w:rsidR="00E4756C">
        <w:rPr>
          <w:i/>
          <w:sz w:val="23"/>
          <w:szCs w:val="23"/>
        </w:rPr>
        <w:t>ntamoeba</w:t>
      </w:r>
      <w:r w:rsidR="001E123E">
        <w:rPr>
          <w:i/>
          <w:sz w:val="23"/>
          <w:szCs w:val="23"/>
        </w:rPr>
        <w:t xml:space="preserve"> </w:t>
      </w:r>
      <w:r w:rsidR="00F36F3D">
        <w:rPr>
          <w:i/>
          <w:sz w:val="23"/>
          <w:szCs w:val="23"/>
        </w:rPr>
        <w:t>)</w:t>
      </w:r>
      <w:proofErr w:type="gramEnd"/>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0CFC8DFD" w:rsidR="00EB5DDE" w:rsidRDefault="00EB5DDE" w:rsidP="00EB5DDE">
      <w:pPr>
        <w:spacing w:line="480" w:lineRule="auto"/>
      </w:pPr>
      <w:r>
        <w:rPr>
          <w:i/>
          <w:iCs/>
        </w:rPr>
        <w:t>Neglected Tropical D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28086A">
        <w:rPr>
          <w:rStyle w:val="FootnoteReference"/>
        </w:rPr>
        <w:footnoteReference w:id="1"/>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3E8E94D1" w:rsidR="00D021BF" w:rsidRPr="005D7314" w:rsidRDefault="00D021BF" w:rsidP="00EB5DDE">
      <w:pPr>
        <w:spacing w:line="480" w:lineRule="auto"/>
      </w:pPr>
      <w:r>
        <w:t xml:space="preserve">This paper describes a method for </w:t>
      </w:r>
      <w:r w:rsidR="00535448">
        <w:rPr>
          <w:i/>
          <w:iCs/>
        </w:rPr>
        <w:t>Drug</w:t>
      </w:r>
      <w:r>
        <w:rPr>
          <w:i/>
          <w:iCs/>
        </w:rPr>
        <w:t xml:space="preserve"> Repurposing</w:t>
      </w:r>
      <w:r>
        <w:t xml:space="preserve"> and </w:t>
      </w:r>
      <w:r w:rsidR="00535448">
        <w:rPr>
          <w:i/>
          <w:iCs/>
        </w:rPr>
        <w:t>Target</w:t>
      </w:r>
      <w:r>
        <w:rPr>
          <w:i/>
          <w:iCs/>
        </w:rPr>
        <w:t xml:space="preserve"> Repurposing</w:t>
      </w:r>
      <w:r w:rsidR="005D7314">
        <w:t xml:space="preserve"> based on discovering similarities between existing targets and pathogen genomes.</w:t>
      </w:r>
    </w:p>
    <w:p w14:paraId="2E21CC9D" w14:textId="18FC8732"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D021BF">
        <w:rPr>
          <w:rStyle w:val="FootnoteReference"/>
        </w:rPr>
        <w:footnoteReference w:id="2"/>
      </w:r>
      <w:r>
        <w:t>.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3E4DFA5F" w:rsidR="00F8549F" w:rsidRDefault="00F8549F" w:rsidP="00EB5DDE">
      <w:pPr>
        <w:spacing w:line="480" w:lineRule="auto"/>
      </w:pPr>
      <w:r>
        <w:lastRenderedPageBreak/>
        <w:t xml:space="preserve">The analysis pipeline uses </w:t>
      </w:r>
      <w:r w:rsidRPr="006D4E6C">
        <w:rPr>
          <w:b/>
          <w:bCs/>
        </w:rPr>
        <w:t>BLASTP</w:t>
      </w:r>
      <w:r w:rsidR="007325E3">
        <w:t xml:space="preserve"> </w:t>
      </w:r>
      <w:r w:rsidR="009060B2">
        <w:rPr>
          <w:rStyle w:val="FootnoteReference"/>
        </w:rPr>
        <w:footnoteReference w:id="3"/>
      </w:r>
      <w:r>
        <w:t xml:space="preserve"> or </w:t>
      </w:r>
      <w:proofErr w:type="spellStart"/>
      <w:r w:rsidR="006D4E6C">
        <w:rPr>
          <w:b/>
          <w:bCs/>
        </w:rPr>
        <w:t>jackhmmer</w:t>
      </w:r>
      <w:proofErr w:type="spellEnd"/>
      <w:r w:rsidR="00A24088">
        <w:t xml:space="preserve"> </w:t>
      </w:r>
      <w:r w:rsidR="0028086A">
        <w:rPr>
          <w:rStyle w:val="FootnoteReference"/>
        </w:rPr>
        <w:footnoteReference w:id="4"/>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44FDC40A" w:rsidR="006D4E6C" w:rsidRPr="006D4E6C" w:rsidRDefault="006D4E6C" w:rsidP="00EB5DDE">
      <w:pPr>
        <w:spacing w:line="480" w:lineRule="auto"/>
      </w:pPr>
      <w:r>
        <w:rPr>
          <w:i/>
          <w:iCs/>
        </w:rPr>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28086A">
        <w:rPr>
          <w:rStyle w:val="FootnoteReference"/>
        </w:rPr>
        <w:footnoteReference w:id="5"/>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28086A">
        <w:rPr>
          <w:rStyle w:val="FootnoteReference"/>
        </w:rPr>
        <w:footnoteReference w:id="6"/>
      </w:r>
      <w:r w:rsidR="008C0C84">
        <w:t>,</w:t>
      </w:r>
      <w:r w:rsidR="008C0C84">
        <w:rPr>
          <w:rStyle w:val="FootnoteReference"/>
        </w:rPr>
        <w:footnoteReference w:id="7"/>
      </w:r>
    </w:p>
    <w:p w14:paraId="344E4313" w14:textId="5C3E947A" w:rsidR="00CB0620" w:rsidRDefault="00F8549F" w:rsidP="00EB5DDE">
      <w:pPr>
        <w:spacing w:line="480" w:lineRule="auto"/>
      </w:pPr>
      <w:r>
        <w:t>Database queries</w:t>
      </w:r>
      <w:r w:rsidR="00CB0620">
        <w:t xml:space="preserve"> identify promising targets and drugs</w:t>
      </w:r>
      <w:r>
        <w:t xml:space="preserve"> according to criteria developed and implemented in R</w:t>
      </w:r>
      <w:r w:rsidR="00CB0620">
        <w:t>.</w:t>
      </w:r>
    </w:p>
    <w:p w14:paraId="12CD8884" w14:textId="6856EBFF" w:rsidR="001E123E" w:rsidRDefault="00CB0620" w:rsidP="00EB5DDE">
      <w:pPr>
        <w:spacing w:line="480" w:lineRule="auto"/>
      </w:pPr>
      <w:r>
        <w:t xml:space="preserve">In addition to </w:t>
      </w:r>
      <w:r w:rsidR="001E123E">
        <w:rPr>
          <w:i/>
          <w:iCs/>
        </w:rPr>
        <w:t>p. falciparum</w:t>
      </w:r>
      <w:r w:rsidR="001E123E">
        <w:t>, we processed the following additional pathogens using [</w:t>
      </w:r>
      <w:r w:rsidR="001E123E">
        <w:rPr>
          <w:i/>
          <w:iCs/>
        </w:rPr>
        <w:t>preferred method]</w:t>
      </w:r>
      <w:r w:rsidR="001E123E">
        <w:t>:</w:t>
      </w:r>
    </w:p>
    <w:p w14:paraId="69A88833" w14:textId="4CF34C11" w:rsidR="001E123E" w:rsidRDefault="001E123E" w:rsidP="00EB5DDE">
      <w:pPr>
        <w:spacing w:line="480" w:lineRule="auto"/>
      </w:pPr>
      <w:r>
        <w:lastRenderedPageBreak/>
        <w:t>[</w:t>
      </w:r>
      <w:r>
        <w:rPr>
          <w:i/>
          <w:iCs/>
        </w:rPr>
        <w:t>pathogen list</w:t>
      </w:r>
      <w:r w:rsidR="00F8549F">
        <w:rPr>
          <w:i/>
          <w:iCs/>
        </w:rPr>
        <w:t>, see abstract</w:t>
      </w:r>
      <w:r>
        <w:rPr>
          <w:i/>
          <w:iCs/>
        </w:rPr>
        <w:t>].</w:t>
      </w:r>
      <w:r w:rsidR="00494017">
        <w:rPr>
          <w:i/>
          <w:iCs/>
        </w:rPr>
        <w:t xml:space="preserve">  </w:t>
      </w:r>
      <w:r w:rsidR="00494017">
        <w:t>The statistics were loaded into supplementary tables in the PostgreSQL database.</w:t>
      </w:r>
    </w:p>
    <w:p w14:paraId="6E945495" w14:textId="63BE629E"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7BCCFA40" w:rsidR="0066354D" w:rsidRDefault="0066354D" w:rsidP="0066354D">
      <w:pPr>
        <w:pStyle w:val="Caption"/>
      </w:pPr>
      <w:r>
        <w:t xml:space="preserve">Figure </w:t>
      </w:r>
      <w:fldSimple w:instr=" SEQ Figure \* ARABIC ">
        <w:r w:rsidR="003873B7">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51D36F96"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 xml:space="preserve">as </w:t>
      </w:r>
      <w:proofErr w:type="gramStart"/>
      <w:r w:rsidRPr="009E2A3B">
        <w:t>file</w:t>
      </w:r>
      <w:r>
        <w:rPr>
          <w:i/>
          <w:iCs/>
        </w:rPr>
        <w:t xml:space="preserve"> </w:t>
      </w:r>
      <w:r w:rsidR="009E2A3B">
        <w:rPr>
          <w:i/>
          <w:iCs/>
        </w:rPr>
        <w:t xml:space="preserve"> </w:t>
      </w:r>
      <w:r w:rsidR="00A95282" w:rsidRPr="00A95282">
        <w:rPr>
          <w:rFonts w:ascii="Lucida Console" w:hAnsi="Lucida Console" w:cs="Lucida Console"/>
          <w:b/>
          <w:bCs/>
          <w:sz w:val="18"/>
          <w:szCs w:val="18"/>
        </w:rPr>
        <w:t>PlasmoDB</w:t>
      </w:r>
      <w:proofErr w:type="gramEnd"/>
      <w:r w:rsidR="00A95282" w:rsidRPr="00A95282">
        <w:rPr>
          <w:rFonts w:ascii="Lucida Console" w:hAnsi="Lucida Console" w:cs="Lucida Console"/>
          <w:b/>
          <w:bCs/>
          <w:sz w:val="18"/>
          <w:szCs w:val="18"/>
        </w:rPr>
        <w:t>-46_Pfalciparum3D7_ORFs_AA.fasta</w:t>
      </w:r>
      <w:r w:rsidR="00A95282">
        <w:rPr>
          <w:rFonts w:ascii="Lucida Console" w:hAnsi="Lucida Console" w:cs="Lucida Console"/>
          <w:sz w:val="18"/>
          <w:szCs w:val="18"/>
        </w:rPr>
        <w:t>.</w:t>
      </w:r>
      <w:r w:rsidR="0028086A">
        <w:rPr>
          <w:rStyle w:val="FootnoteReference"/>
          <w:rFonts w:ascii="Lucida Console" w:hAnsi="Lucida Console" w:cs="Lucida Console"/>
          <w:sz w:val="18"/>
          <w:szCs w:val="18"/>
        </w:rPr>
        <w:footnoteReference w:id="8"/>
      </w:r>
      <w:r w:rsidR="001C6E26">
        <w:rPr>
          <w:rFonts w:ascii="Lucida Console" w:hAnsi="Lucida Console" w:cs="Lucida Console"/>
          <w:sz w:val="18"/>
          <w:szCs w:val="18"/>
        </w:rPr>
        <w:t>,</w:t>
      </w:r>
      <w:r w:rsidR="0028086A">
        <w:rPr>
          <w:rStyle w:val="FootnoteReference"/>
        </w:rPr>
        <w:footnoteReference w:id="9"/>
      </w:r>
    </w:p>
    <w:p w14:paraId="399A86B9" w14:textId="7B97FE23" w:rsidR="007F1137" w:rsidRDefault="007F1137" w:rsidP="008E05BC">
      <w:pPr>
        <w:spacing w:line="480" w:lineRule="auto"/>
        <w:rPr>
          <w:rFonts w:ascii="Lucida Console" w:hAnsi="Lucida Console" w:cs="Lucida Console"/>
          <w:sz w:val="18"/>
          <w:szCs w:val="18"/>
        </w:rPr>
      </w:pPr>
      <w:r>
        <w:rPr>
          <w:rFonts w:ascii="Lucida Console" w:hAnsi="Lucida Console" w:cs="Lucida Console"/>
          <w:sz w:val="18"/>
          <w:szCs w:val="18"/>
        </w:rPr>
        <w:lastRenderedPageBreak/>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Pr>
          <w:rFonts w:ascii="Lucida Console" w:hAnsi="Lucida Console" w:cs="Lucida Console"/>
          <w:sz w:val="18"/>
          <w:szCs w:val="18"/>
        </w:rPr>
        <w:t xml:space="preserve">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78A7E02E" w:rsidR="00383494" w:rsidRDefault="004B3448" w:rsidP="004B3448">
      <w:pPr>
        <w:pStyle w:val="Caption"/>
        <w:rPr>
          <w:noProof/>
        </w:rPr>
      </w:pPr>
      <w:r>
        <w:t xml:space="preserve">Figure </w:t>
      </w:r>
      <w:fldSimple w:instr=" SEQ Figure \* ARABIC ">
        <w:r w:rsidR="003873B7">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03D5463B"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6D1827">
        <w:t xml:space="preserve"> in the </w:t>
      </w:r>
      <w:r w:rsidR="006D1827" w:rsidRPr="006D1827">
        <w:rPr>
          <w:b/>
          <w:bCs/>
        </w:rPr>
        <w:t>~/genomes/</w:t>
      </w:r>
      <w:proofErr w:type="spellStart"/>
      <w:r w:rsidR="006D1827" w:rsidRPr="006D1827">
        <w:rPr>
          <w:b/>
          <w:bCs/>
        </w:rPr>
        <w:t>blast_targets</w:t>
      </w:r>
      <w:proofErr w:type="spellEnd"/>
      <w:r w:rsidR="006D1827">
        <w:t xml:space="preserve"> directory</w:t>
      </w:r>
      <w:r>
        <w:t>.</w:t>
      </w:r>
    </w:p>
    <w:p w14:paraId="771C9914" w14:textId="28027975"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p>
    <w:p w14:paraId="01FA47FD" w14:textId="354187CA" w:rsidR="00644E8D" w:rsidRDefault="00644E8D" w:rsidP="007F5AA4">
      <w:pPr>
        <w:spacing w:line="480" w:lineRule="auto"/>
      </w:pPr>
      <w:r>
        <w:t xml:space="preserve">A </w:t>
      </w:r>
      <w:r>
        <w:rPr>
          <w:i/>
          <w:iCs/>
        </w:rPr>
        <w:t>bash</w:t>
      </w:r>
      <w:r>
        <w:t xml:space="preserve"> script ( </w:t>
      </w:r>
      <w:r>
        <w:fldChar w:fldCharType="begin"/>
      </w:r>
      <w:r>
        <w:instrText xml:space="preserve"> REF _Ref33009279 \h </w:instrText>
      </w:r>
      <w:r>
        <w:fldChar w:fldCharType="separate"/>
      </w:r>
      <w:r>
        <w:t>7.2.5. do_all_blast_stats.sh</w:t>
      </w:r>
      <w:r>
        <w:fldChar w:fldCharType="end"/>
      </w:r>
      <w:r>
        <w:t>) applies a Perl script (</w:t>
      </w:r>
      <w:r>
        <w:fldChar w:fldCharType="begin"/>
      </w:r>
      <w:r>
        <w:instrText xml:space="preserve"> REF _Ref33009314 \h </w:instrText>
      </w:r>
      <w:r>
        <w:fldChar w:fldCharType="separate"/>
      </w:r>
      <w:r>
        <w:t>7.2.3. extract_header.pl</w:t>
      </w:r>
      <w:r>
        <w:fldChar w:fldCharType="end"/>
      </w:r>
      <w:r>
        <w:t xml:space="preserve">) that parses each BLAST report into </w:t>
      </w:r>
      <w:proofErr w:type="gramStart"/>
      <w:r>
        <w:t xml:space="preserve">a </w:t>
      </w:r>
      <w:r>
        <w:rPr>
          <w:i/>
          <w:iCs/>
        </w:rPr>
        <w:t>.stats</w:t>
      </w:r>
      <w:proofErr w:type="gramEnd"/>
      <w:r>
        <w:t xml:space="preserve"> file for each ORF.</w:t>
      </w:r>
    </w:p>
    <w:p w14:paraId="2E031B9D" w14:textId="297B0EEC" w:rsidR="00076A10" w:rsidRDefault="00DB3710" w:rsidP="007F5AA4">
      <w:pPr>
        <w:spacing w:line="480" w:lineRule="auto"/>
      </w:pPr>
      <w:r>
        <w:t xml:space="preserve">A bash script ( </w:t>
      </w:r>
      <w:r>
        <w:fldChar w:fldCharType="begin"/>
      </w:r>
      <w:r>
        <w:instrText xml:space="preserve"> REF _Ref33017007 \h </w:instrText>
      </w:r>
      <w:r>
        <w:fldChar w:fldCharType="separate"/>
      </w:r>
      <w:r>
        <w:t>7.2.4. make_blast_statistics.sh</w:t>
      </w:r>
      <w:r>
        <w:fldChar w:fldCharType="end"/>
      </w:r>
      <w:r>
        <w:t xml:space="preserve"> ) consolidates all the </w:t>
      </w:r>
      <w:proofErr w:type="gramStart"/>
      <w:r>
        <w:t>&lt;ORF&gt;.</w:t>
      </w:r>
      <w:proofErr w:type="spellStart"/>
      <w:r>
        <w:rPr>
          <w:i/>
          <w:iCs/>
        </w:rPr>
        <w:t>blastp.txt.stats</w:t>
      </w:r>
      <w:proofErr w:type="spellEnd"/>
      <w:proofErr w:type="gramEnd"/>
      <w:r>
        <w:t xml:space="preserve"> files into a tab delimited text file, </w:t>
      </w:r>
      <w:r>
        <w:rPr>
          <w:b/>
          <w:bCs/>
        </w:rPr>
        <w:t>blast_statistics.txt</w:t>
      </w:r>
      <w:r>
        <w:t>.</w:t>
      </w:r>
    </w:p>
    <w:p w14:paraId="70F829C1" w14:textId="4EF2AA61"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has been created previously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is 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C501040" w14:textId="77777777" w:rsidR="003D07F4" w:rsidRPr="00644E8D" w:rsidRDefault="003D07F4"/>
    <w:p w14:paraId="3FE5E74B" w14:textId="77777777" w:rsidR="003D07F4" w:rsidRDefault="003D07F4"/>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26A2D654" w:rsidR="00644E8D" w:rsidRDefault="00644E8D" w:rsidP="007F5AA4">
      <w:pPr>
        <w:spacing w:line="480" w:lineRule="auto"/>
      </w:pPr>
      <w:r>
        <w:t xml:space="preserve">A script applies the </w:t>
      </w:r>
      <w:r>
        <w:rPr>
          <w:b/>
          <w:bCs/>
        </w:rPr>
        <w:t>jackhammer</w:t>
      </w:r>
      <w:r>
        <w:t xml:space="preserve"> utility to each of the ORFs of the </w:t>
      </w:r>
      <w:r>
        <w:rPr>
          <w:i/>
          <w:iCs/>
        </w:rPr>
        <w:t>p. falciparum</w:t>
      </w:r>
      <w:r>
        <w:t xml:space="preserve"> organism, generating a report and a summary file for each (see </w:t>
      </w:r>
      <w:r>
        <w:fldChar w:fldCharType="begin"/>
      </w:r>
      <w:r>
        <w:instrText xml:space="preserve"> REF _Ref33008995 \h </w:instrText>
      </w:r>
      <w:r>
        <w:fldChar w:fldCharType="separate"/>
      </w:r>
      <w:r>
        <w:t>7.3.1. do_all_jackhmmer.sh</w:t>
      </w:r>
      <w:r>
        <w:fldChar w:fldCharType="end"/>
      </w:r>
      <w:r>
        <w:t>).</w:t>
      </w:r>
    </w:p>
    <w:p w14:paraId="5005134E" w14:textId="0A1AC555" w:rsidR="00806515" w:rsidRDefault="00806515" w:rsidP="007F5AA4">
      <w:pPr>
        <w:spacing w:line="480" w:lineRule="auto"/>
      </w:pPr>
      <w:r>
        <w:t xml:space="preserve">A </w:t>
      </w:r>
      <w:r>
        <w:rPr>
          <w:i/>
          <w:iCs/>
        </w:rPr>
        <w:t xml:space="preserve">bash </w:t>
      </w:r>
      <w:r w:rsidRPr="00806515">
        <w:t>script</w:t>
      </w:r>
      <w:r>
        <w:t xml:space="preserve"> ( </w:t>
      </w:r>
      <w:r>
        <w:fldChar w:fldCharType="begin"/>
      </w:r>
      <w:r>
        <w:instrText xml:space="preserve"> REF _Ref33025020 \h </w:instrText>
      </w:r>
      <w:r>
        <w:fldChar w:fldCharType="separate"/>
      </w:r>
      <w:r>
        <w:t>7.3.3. do_all_hmmer_stats.sh</w:t>
      </w:r>
      <w:r>
        <w:fldChar w:fldCharType="end"/>
      </w:r>
      <w:r>
        <w:t xml:space="preserve">) applies a Perl script ( </w:t>
      </w:r>
      <w:r>
        <w:fldChar w:fldCharType="begin"/>
      </w:r>
      <w:r>
        <w:instrText xml:space="preserve"> REF _Ref33024967 \h </w:instrText>
      </w:r>
      <w:r>
        <w:fldChar w:fldCharType="separate"/>
      </w:r>
      <w:r>
        <w:t>7.3.2. extract_hmm_summary.pl</w:t>
      </w:r>
      <w:r>
        <w:fldChar w:fldCharType="end"/>
      </w:r>
      <w:r>
        <w:t xml:space="preserve">) that extracts the </w:t>
      </w:r>
      <w:proofErr w:type="spellStart"/>
      <w:r>
        <w:rPr>
          <w:b/>
          <w:bCs/>
        </w:rPr>
        <w:t>jackhmmer</w:t>
      </w:r>
      <w:proofErr w:type="spellEnd"/>
      <w:r>
        <w:rPr>
          <w:b/>
          <w:bCs/>
        </w:rPr>
        <w:t xml:space="preserve"> </w:t>
      </w:r>
      <w:r>
        <w:t xml:space="preserve">statistics from the reports and summaries and produces a consolidated tab delimited file for all ORFs called </w:t>
      </w:r>
      <w:r>
        <w:rPr>
          <w:b/>
          <w:bCs/>
        </w:rPr>
        <w:t>hmm_stats.txt</w:t>
      </w:r>
      <w:r>
        <w:t>.</w:t>
      </w:r>
    </w:p>
    <w:p w14:paraId="4011094C" w14:textId="1EED5C2A" w:rsidR="00806515" w:rsidRDefault="00806515" w:rsidP="007F5AA4">
      <w:pPr>
        <w:spacing w:line="480" w:lineRule="auto"/>
      </w:pPr>
      <w:r>
        <w:t>An import SQL script (</w:t>
      </w:r>
      <w:r>
        <w:fldChar w:fldCharType="begin"/>
      </w:r>
      <w:r>
        <w:instrText xml:space="preserve"> REF _Ref33025252 \h </w:instrText>
      </w:r>
      <w:r>
        <w:fldChar w:fldCharType="separate"/>
      </w:r>
      <w:r>
        <w:t xml:space="preserve">7.3.5. </w:t>
      </w:r>
      <w:proofErr w:type="spellStart"/>
      <w:r>
        <w:t>import_hmmer_statistics.sql</w:t>
      </w:r>
      <w:proofErr w:type="spellEnd"/>
      <w:r>
        <w:fldChar w:fldCharType="end"/>
      </w:r>
      <w:r>
        <w:t xml:space="preserve">) imports these statistics into previously created tables (see </w:t>
      </w:r>
      <w:r>
        <w:fldChar w:fldCharType="begin"/>
      </w:r>
      <w:r>
        <w:instrText xml:space="preserve"> REF _Ref33025307 \h </w:instrText>
      </w:r>
      <w:r>
        <w:fldChar w:fldCharType="separate"/>
      </w:r>
      <w:r>
        <w:t xml:space="preserve">7.3.4. </w:t>
      </w:r>
      <w:proofErr w:type="spellStart"/>
      <w:r>
        <w:rPr>
          <w:rFonts w:ascii="Lucida Console" w:hAnsi="Lucida Console" w:cs="Lucida Console"/>
          <w:sz w:val="18"/>
          <w:szCs w:val="18"/>
        </w:rPr>
        <w:t>create_hmmer_stats_tbls.sql</w:t>
      </w:r>
      <w:proofErr w:type="spellEnd"/>
      <w:r>
        <w:fldChar w:fldCharType="end"/>
      </w:r>
      <w:r>
        <w:t>).</w:t>
      </w:r>
    </w:p>
    <w:p w14:paraId="7FFA2EA5" w14:textId="0C96B08F" w:rsidR="00412DE9" w:rsidRPr="00806515" w:rsidRDefault="00412DE9" w:rsidP="007F5AA4">
      <w:pPr>
        <w:spacing w:line="480" w:lineRule="auto"/>
      </w:pPr>
      <w:r>
        <w:t xml:space="preserve">Consolidated statistics records having the same ORF/target were downloaded using this join: </w:t>
      </w: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413587F1" w:rsidR="00252AA8" w:rsidRDefault="00252AA8" w:rsidP="00D33ADE">
      <w:pPr>
        <w:spacing w:line="480" w:lineRule="auto"/>
      </w:pPr>
      <w:r>
        <w:t xml:space="preserve">To find likely targets in the genome, we need to measure similarity between ORFs from its genome and our target database.  When we have computed these similarities, we need to </w:t>
      </w:r>
      <w:proofErr w:type="spellStart"/>
      <w:r>
        <w:t>chose</w:t>
      </w:r>
      <w:proofErr w:type="spellEnd"/>
      <w:r>
        <w:t xml:space="preserve"> threshold criteria for filtering the most promising candidates.</w:t>
      </w:r>
    </w:p>
    <w:p w14:paraId="317CD312" w14:textId="1480294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It uses transition matrices based on conserved sequences in different genomes to assign the likelihood that that a particular amino acid will follow another.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   In effect, the </w:t>
      </w:r>
      <w:r w:rsidR="00D33ADE">
        <w:rPr>
          <w:b/>
          <w:bCs/>
        </w:rPr>
        <w:t>BLASTP</w:t>
      </w:r>
      <w:r w:rsidR="00D33ADE">
        <w:t xml:space="preserve"> approach </w:t>
      </w:r>
      <w:r w:rsidR="00E06542">
        <w:t>uses the</w:t>
      </w:r>
      <w:r w:rsidR="00D33ADE">
        <w:t xml:space="preserve"> limited case of a </w:t>
      </w:r>
      <w:r w:rsidR="0075163C">
        <w:t xml:space="preserve">hidden </w:t>
      </w:r>
      <w:r w:rsidR="00D33ADE">
        <w:t xml:space="preserve">Markoff </w:t>
      </w:r>
      <w:r w:rsidR="0075163C">
        <w:t>model</w:t>
      </w:r>
      <w:r w:rsidR="00D33ADE">
        <w:t xml:space="preserve"> of length two</w:t>
      </w:r>
      <w:r w:rsidR="0028388C">
        <w:t>, and then sums the scores, adding for more likely matches, zero for matches for no match, and negative numbers for mismatches.  Gaps also result in penalties.</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1E2FC793" w:rsidR="009E6B31" w:rsidRDefault="009E6B31" w:rsidP="009E6B31">
      <w:pPr>
        <w:pStyle w:val="Caption"/>
      </w:pPr>
      <w:r>
        <w:t xml:space="preserve">Figure </w:t>
      </w:r>
      <w:fldSimple w:instr=" SEQ Figure \* ARABIC ">
        <w:r w:rsidR="003873B7">
          <w:rPr>
            <w:noProof/>
          </w:rPr>
          <w:t>3</w:t>
        </w:r>
      </w:fldSimple>
      <w:r>
        <w:t>: Understanding BLAST statistics</w:t>
      </w:r>
    </w:p>
    <w:p w14:paraId="1329C442" w14:textId="77777777" w:rsidR="00BE55D0" w:rsidRDefault="00BE55D0" w:rsidP="00BE55D0">
      <w:r>
        <w:t xml:space="preserve">Each match and </w:t>
      </w:r>
      <w:proofErr w:type="gramStart"/>
      <w:r>
        <w:t>alignment  contains</w:t>
      </w:r>
      <w:proofErr w:type="gramEnd"/>
      <w:r>
        <w:t xml:space="preserve"> various scores which BLASTP computed for it.</w:t>
      </w:r>
    </w:p>
    <w:p w14:paraId="445AD053" w14:textId="77777777" w:rsidR="00BE55D0" w:rsidRPr="003D527C" w:rsidRDefault="00BE55D0" w:rsidP="00BE55D0">
      <w:pPr>
        <w:pStyle w:val="TableFigure"/>
        <w:spacing w:before="0"/>
        <w:rPr>
          <w:sz w:val="22"/>
          <w:szCs w:val="22"/>
        </w:rPr>
      </w:pPr>
      <w:r w:rsidRPr="003D527C">
        <w:rPr>
          <w:sz w:val="22"/>
          <w:szCs w:val="22"/>
        </w:rPr>
        <w:t>The “Expect” statistic measures the probability that the matches could occur by chance.  For example: if we assume equal probability for the occurrence of a particular amino acid in a sequence (.05), this is the expected value for a random match of this length sequence.  This is much too high an expected value to accept this as a non-random match.  Results with an expected value &gt;= .001 were filtered out.</w:t>
      </w:r>
    </w:p>
    <w:p w14:paraId="6AF6CA67" w14:textId="77777777" w:rsidR="00BE55D0" w:rsidRPr="003D527C" w:rsidRDefault="00BE55D0" w:rsidP="00BE55D0">
      <w:pPr>
        <w:pStyle w:val="TableFigure"/>
        <w:spacing w:before="0"/>
        <w:rPr>
          <w:rFonts w:cstheme="minorHAnsi"/>
          <w:sz w:val="22"/>
          <w:szCs w:val="22"/>
        </w:rPr>
      </w:pPr>
      <w:r w:rsidRPr="003D527C">
        <w:rPr>
          <w:sz w:val="22"/>
          <w:szCs w:val="22"/>
        </w:rPr>
        <w:t xml:space="preserve">   The ratio of exact matches to the length of the </w:t>
      </w:r>
      <w:r w:rsidRPr="003D527C">
        <w:rPr>
          <w:i/>
          <w:sz w:val="22"/>
          <w:szCs w:val="22"/>
        </w:rPr>
        <w:t>subject</w:t>
      </w:r>
      <w:r w:rsidRPr="003D527C">
        <w:rPr>
          <w:sz w:val="22"/>
          <w:szCs w:val="22"/>
        </w:rPr>
        <w:t xml:space="preserve"> gives the </w:t>
      </w:r>
      <w:r w:rsidRPr="003D527C">
        <w:rPr>
          <w:i/>
          <w:sz w:val="22"/>
          <w:szCs w:val="22"/>
        </w:rPr>
        <w:t>identities</w:t>
      </w:r>
      <w:r w:rsidRPr="003D527C">
        <w:rPr>
          <w:sz w:val="22"/>
          <w:szCs w:val="22"/>
        </w:rPr>
        <w:t xml:space="preserve"> statistics; The ratio of conserved matches (including identities and functionally similar amino acids) to the total number of characters in the </w:t>
      </w:r>
      <w:r w:rsidRPr="003D527C">
        <w:rPr>
          <w:i/>
          <w:sz w:val="22"/>
          <w:szCs w:val="22"/>
        </w:rPr>
        <w:t>subject</w:t>
      </w:r>
      <w:r w:rsidRPr="003D527C">
        <w:rPr>
          <w:sz w:val="22"/>
          <w:szCs w:val="22"/>
        </w:rPr>
        <w:t xml:space="preserve"> gives the </w:t>
      </w:r>
      <w:r w:rsidRPr="003D527C">
        <w:rPr>
          <w:i/>
          <w:sz w:val="22"/>
          <w:szCs w:val="22"/>
        </w:rPr>
        <w:t>positives</w:t>
      </w:r>
      <w:r w:rsidRPr="003D527C">
        <w:rPr>
          <w:sz w:val="22"/>
          <w:szCs w:val="22"/>
        </w:rPr>
        <w:t xml:space="preserve"> statistics.  In the same way, gaps are tabulated and compared with the total subject length.</w:t>
      </w:r>
      <w:r>
        <w:rPr>
          <w:sz w:val="22"/>
          <w:szCs w:val="22"/>
        </w:rPr>
        <w:t xml:space="preserve"> </w:t>
      </w:r>
      <w:r w:rsidRPr="003D527C">
        <w:rPr>
          <w:rFonts w:cstheme="minorHAnsi"/>
          <w:sz w:val="22"/>
          <w:szCs w:val="22"/>
        </w:rPr>
        <w:t xml:space="preserve">The score statistic gives BLASTP’s estimate of the query and target sequences similarity by accumulating the positive matches weighted by the match length minus gap penalties.  </w:t>
      </w:r>
    </w:p>
    <w:p w14:paraId="18BFD1D9" w14:textId="77777777" w:rsidR="00BE55D0" w:rsidRDefault="00BE55D0" w:rsidP="00BE55D0">
      <w:pPr>
        <w:pStyle w:val="TableFigure"/>
        <w:spacing w:before="0"/>
        <w:rPr>
          <w:rFonts w:ascii="Arial" w:hAnsi="Arial" w:cs="Arial"/>
          <w:color w:val="252525"/>
          <w:sz w:val="22"/>
          <w:szCs w:val="22"/>
          <w:shd w:val="clear" w:color="auto" w:fill="FFFFFF"/>
        </w:rPr>
      </w:pPr>
      <w:r w:rsidRPr="003D527C">
        <w:rPr>
          <w:rFonts w:cstheme="minorHAnsi"/>
          <w:sz w:val="22"/>
          <w:szCs w:val="22"/>
        </w:rPr>
        <w:t xml:space="preserve">We use score in this paper to rank similarity of proteins.  It is computed by adding successive matching scores using the BLOSUM62 scoring matrix to rate the “goodness” of a particular match given log odds of the frequencies of the given amino acids for the particular “blocks” database built with sequences </w:t>
      </w:r>
      <w:r w:rsidRPr="003D527C">
        <w:rPr>
          <w:rFonts w:cstheme="minorHAnsi"/>
          <w:sz w:val="22"/>
          <w:szCs w:val="22"/>
        </w:rPr>
        <w:lastRenderedPageBreak/>
        <w:t>having no more than 62</w:t>
      </w:r>
      <w:proofErr w:type="gramStart"/>
      <w:r w:rsidRPr="003D527C">
        <w:rPr>
          <w:rFonts w:cstheme="minorHAnsi"/>
          <w:sz w:val="22"/>
          <w:szCs w:val="22"/>
        </w:rPr>
        <w:t>%  in</w:t>
      </w:r>
      <w:proofErr w:type="gramEnd"/>
      <w:r w:rsidRPr="003D527C">
        <w:rPr>
          <w:rFonts w:cstheme="minorHAnsi"/>
          <w:sz w:val="22"/>
          <w:szCs w:val="22"/>
        </w:rPr>
        <w:t xml:space="preserve"> common.  Experiments have shown that this matrix is one of the best for detecting even weak protein similarities.  The matrix values are calculated from these data by calculating the log base 2 odds of the observed frequencies vs expected, rounded to the nearest unit.</w:t>
      </w:r>
      <w:r w:rsidRPr="003D527C">
        <w:rPr>
          <w:sz w:val="22"/>
          <w:szCs w:val="22"/>
        </w:rPr>
        <w:t xml:space="preserve">  </w:t>
      </w:r>
      <w:r w:rsidRPr="003D527C">
        <w:rPr>
          <w:rFonts w:ascii="Arial" w:hAnsi="Arial" w:cs="Arial"/>
          <w:color w:val="252525"/>
          <w:sz w:val="22"/>
          <w:szCs w:val="22"/>
          <w:shd w:val="clear" w:color="auto" w:fill="FFFFFF"/>
        </w:rPr>
        <w:t>A score of zero indicates that the frequency with which a given two amino acids were found aligned in the database was as expected by chance, while a positive score indicates that the alignment was found more often than by chance, and negative score indicates that the alignment was found less often than by chance.  The score is cumulative (computed for each residue in the query string.)</w:t>
      </w:r>
    </w:p>
    <w:p w14:paraId="450AFF98" w14:textId="28357D6C"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3873B7">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202862F3" w:rsidR="00CB0B24" w:rsidRPr="00041A60" w:rsidRDefault="00CB0B24" w:rsidP="00CB0B24">
      <w:pPr>
        <w:pStyle w:val="Caption"/>
      </w:pPr>
      <w:r>
        <w:t xml:space="preserve">Figure </w:t>
      </w:r>
      <w:fldSimple w:instr=" SEQ Figure \* ARABIC ">
        <w:r w:rsidR="003873B7">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07AB18E7" w:rsidR="00226261" w:rsidRDefault="006C358E" w:rsidP="006C358E">
      <w:pPr>
        <w:pStyle w:val="Caption"/>
      </w:pPr>
      <w:r>
        <w:t xml:space="preserve">Figure </w:t>
      </w:r>
      <w:fldSimple w:instr=" SEQ Figure \* ARABIC ">
        <w:r w:rsidR="003873B7">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3A38B2EC" w:rsidR="001175D8" w:rsidRDefault="001175D8" w:rsidP="001175D8">
      <w:pPr>
        <w:pStyle w:val="Caption"/>
      </w:pPr>
      <w:r>
        <w:t xml:space="preserve">Figure </w:t>
      </w:r>
      <w:fldSimple w:instr=" SEQ Figure \* ARABIC ">
        <w:r w:rsidR="003873B7">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0342B56" w:rsidR="001175D8" w:rsidRDefault="00864999" w:rsidP="00864999">
      <w:pPr>
        <w:spacing w:after="0" w:line="480" w:lineRule="auto"/>
      </w:pPr>
      <w:r>
        <w:t>The distribution of log(</w:t>
      </w:r>
      <w:r>
        <w:rPr>
          <w:i/>
        </w:rPr>
        <w:t xml:space="preserve">score) </w:t>
      </w:r>
      <w:r>
        <w:t xml:space="preserve">for all the matches in </w:t>
      </w:r>
      <w:r>
        <w:rPr>
          <w:i/>
        </w:rPr>
        <w:t xml:space="preserve">p.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77777777"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Pr>
          <w:i/>
        </w:rPr>
        <w:t>p.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2DE660C3" w:rsidR="005F3DC7" w:rsidRDefault="00FC6479" w:rsidP="00B73627">
      <w:pPr>
        <w:pStyle w:val="Caption"/>
      </w:pPr>
      <w:r>
        <w:t xml:space="preserve">Figure </w:t>
      </w:r>
      <w:fldSimple w:instr=" SEQ Figure \* ARABIC ">
        <w:r w:rsidR="003873B7">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6D1D48AA" w:rsidR="004D41CF" w:rsidRDefault="004D41CF" w:rsidP="004D41CF">
      <w:pPr>
        <w:pStyle w:val="Caption"/>
      </w:pPr>
      <w:r>
        <w:t xml:space="preserve">Figure </w:t>
      </w:r>
      <w:fldSimple w:instr=" SEQ Figure \* ARABIC ">
        <w:r w:rsidR="003873B7">
          <w:rPr>
            <w:noProof/>
          </w:rPr>
          <w:t>9</w:t>
        </w:r>
      </w:fldSimple>
      <w:r>
        <w:t>: normal subset of log BLAST stats for p.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6879A42E" w:rsidR="003873B7" w:rsidRDefault="003873B7" w:rsidP="003873B7">
      <w:pPr>
        <w:pStyle w:val="Caption"/>
      </w:pPr>
      <w:r>
        <w:t xml:space="preserve">Figure </w:t>
      </w:r>
      <w:fldSimple w:instr=" SEQ Figure \* ARABIC ">
        <w:r>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04F42F7A" w:rsidR="005B6846"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  We are looking for a region that is less dense, indicating unusually high similarity.</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5BFF33F8" w:rsidR="003873B7" w:rsidRDefault="003873B7" w:rsidP="003873B7">
      <w:pPr>
        <w:pStyle w:val="Caption"/>
      </w:pPr>
      <w:r>
        <w:t xml:space="preserve">Figure </w:t>
      </w:r>
      <w:fldSimple w:instr=" SEQ Figure \* ARABIC ">
        <w:r>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14A0DC54" w:rsidR="003873B7" w:rsidRDefault="00293856" w:rsidP="003873B7">
      <w:r>
        <w:t xml:space="preserve">The purple line shows the threshold separating less similar insignificant similarity (in red) from highly similar ORFs in black.  The similarity threshold found by </w:t>
      </w:r>
      <w:proofErr w:type="spellStart"/>
      <w:r>
        <w:t>kmeans</w:t>
      </w:r>
      <w:proofErr w:type="spellEnd"/>
      <w:r>
        <w:t xml:space="preserve"> is more stringent than the one we found using </w:t>
      </w:r>
      <w:r>
        <w:rPr>
          <w:i/>
          <w:iCs/>
        </w:rPr>
        <w:t>median</w:t>
      </w:r>
      <w:r>
        <w:t xml:space="preserve"> and </w:t>
      </w:r>
      <w:r>
        <w:rPr>
          <w:i/>
          <w:iCs/>
        </w:rPr>
        <w:t>maximum absolute deviation</w:t>
      </w:r>
      <w:r>
        <w:t>.</w:t>
      </w:r>
    </w:p>
    <w:p w14:paraId="7A3144E6" w14:textId="2FBF0AE7" w:rsidR="00293856" w:rsidRDefault="00293856" w:rsidP="003873B7">
      <w:r>
        <w:t>1708 scores out of 20178 belong to the significant cluster.</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3F62F98F" w14:textId="77777777" w:rsidR="00B73627" w:rsidRPr="00B73627" w:rsidRDefault="00B73627" w:rsidP="00B73627">
      <w:pPr>
        <w:spacing w:after="0" w:line="480" w:lineRule="auto"/>
      </w:pPr>
    </w:p>
    <w:p w14:paraId="126B9A79" w14:textId="55A6E44C" w:rsidR="006D392F" w:rsidRPr="00FE3D2F" w:rsidRDefault="006D392F" w:rsidP="00C65D12">
      <w:pPr>
        <w:spacing w:line="480" w:lineRule="auto"/>
      </w:pPr>
      <w:bookmarkStart w:id="0" w:name="_GoBack"/>
      <w:bookmarkEnd w:id="0"/>
    </w:p>
    <w:p w14:paraId="48CA37D1" w14:textId="77777777" w:rsidR="00C65D12" w:rsidRPr="00C65D12" w:rsidRDefault="00C65D12" w:rsidP="00CA614C"/>
    <w:p w14:paraId="2CCAF380" w14:textId="00EC3FE8" w:rsidR="00AD20D2" w:rsidRDefault="00AD20D2">
      <w:r>
        <w:br w:type="page"/>
      </w:r>
    </w:p>
    <w:p w14:paraId="025C68EC" w14:textId="1D74FC95" w:rsidR="00AD20D2" w:rsidRDefault="00AD20D2" w:rsidP="00AD20D2">
      <w:pPr>
        <w:pStyle w:val="Heading1"/>
      </w:pPr>
      <w:r>
        <w:lastRenderedPageBreak/>
        <w:fldChar w:fldCharType="begin"/>
      </w:r>
      <w:r>
        <w:instrText xml:space="preserve"> autonumlgl </w:instrText>
      </w:r>
      <w:r>
        <w:fldChar w:fldCharType="end"/>
      </w:r>
      <w:r>
        <w:t xml:space="preserve"> References</w:t>
      </w:r>
    </w:p>
    <w:p w14:paraId="3C7EC4EE" w14:textId="77777777" w:rsidR="0028086A" w:rsidRPr="0028086A" w:rsidRDefault="00553505" w:rsidP="0028086A">
      <w:pPr>
        <w:pStyle w:val="Bibliography"/>
        <w:rPr>
          <w:rFonts w:ascii="Calibri" w:hAnsi="Calibri" w:cs="Calibri"/>
        </w:rPr>
      </w:pPr>
      <w:r>
        <w:fldChar w:fldCharType="begin"/>
      </w:r>
      <w:r w:rsidR="0028086A">
        <w:instrText xml:space="preserve"> ADDIN ZOTERO_BIBL {"uncited":[],"omitted":[],"custom":[]} CSL_BIBLIOGRAPHY </w:instrText>
      </w:r>
      <w:r>
        <w:fldChar w:fldCharType="separate"/>
      </w:r>
      <w:r w:rsidR="0028086A" w:rsidRPr="0028086A">
        <w:rPr>
          <w:rFonts w:ascii="Calibri" w:hAnsi="Calibri" w:cs="Calibri"/>
        </w:rPr>
        <w:t xml:space="preserve">Altschul, S. F., T. L. Madden, A. A. Schäffer, J. Zhang, Z. Zhang, W. Miller, and D. J. Lipman. “Gapped BLAST and PSI-BLAST: A New Generation of Protein Database Search Programs.” </w:t>
      </w:r>
      <w:r w:rsidR="0028086A" w:rsidRPr="0028086A">
        <w:rPr>
          <w:rFonts w:ascii="Calibri" w:hAnsi="Calibri" w:cs="Calibri"/>
          <w:i/>
          <w:iCs/>
        </w:rPr>
        <w:t>Nucleic Acids Research</w:t>
      </w:r>
      <w:r w:rsidR="0028086A" w:rsidRPr="0028086A">
        <w:rPr>
          <w:rFonts w:ascii="Calibri" w:hAnsi="Calibri" w:cs="Calibri"/>
        </w:rPr>
        <w:t xml:space="preserve"> 25, no. 17 (September 1, 1997): 3389–3402. https://doi.org/10.1093/nar/25.17.3389.</w:t>
      </w:r>
    </w:p>
    <w:p w14:paraId="6655B12E" w14:textId="77777777" w:rsidR="0028086A" w:rsidRPr="0028086A" w:rsidRDefault="0028086A" w:rsidP="0028086A">
      <w:pPr>
        <w:pStyle w:val="Bibliography"/>
        <w:rPr>
          <w:rFonts w:ascii="Calibri" w:hAnsi="Calibri" w:cs="Calibri"/>
        </w:rPr>
      </w:pPr>
      <w:r w:rsidRPr="0028086A">
        <w:rPr>
          <w:rFonts w:ascii="Calibri" w:hAnsi="Calibri" w:cs="Calibri"/>
        </w:rPr>
        <w:t xml:space="preserve">Aurrecoechea, Cristina, John Brestelli, Brian P. Brunk, Jennifer Dommer, Steve Fischer, Bindu Gajria, Xin Gao, et al. “PlasmoDB: A Functional Genomic Database for Malaria Parasites.” </w:t>
      </w:r>
      <w:r w:rsidRPr="0028086A">
        <w:rPr>
          <w:rFonts w:ascii="Calibri" w:hAnsi="Calibri" w:cs="Calibri"/>
          <w:i/>
          <w:iCs/>
        </w:rPr>
        <w:t>Nucleic Acids Research</w:t>
      </w:r>
      <w:r w:rsidRPr="0028086A">
        <w:rPr>
          <w:rFonts w:ascii="Calibri" w:hAnsi="Calibri" w:cs="Calibri"/>
        </w:rPr>
        <w:t xml:space="preserve"> 37, no. Database issue (January 2009): D539-543. https://doi.org/10.1093/nar/gkn814.</w:t>
      </w:r>
    </w:p>
    <w:p w14:paraId="007B1FEF" w14:textId="77777777" w:rsidR="0028086A" w:rsidRPr="0028086A" w:rsidRDefault="0028086A" w:rsidP="0028086A">
      <w:pPr>
        <w:pStyle w:val="Bibliography"/>
        <w:rPr>
          <w:rFonts w:ascii="Calibri" w:hAnsi="Calibri" w:cs="Calibri"/>
        </w:rPr>
      </w:pPr>
      <w:r w:rsidRPr="0028086A">
        <w:rPr>
          <w:rFonts w:ascii="Calibri" w:hAnsi="Calibri" w:cs="Calibri"/>
        </w:rPr>
        <w:t xml:space="preserve">Gaulton, Anna, Anne Hersey, Michał Nowotka, A. Patrícia Bento, Jon Chambers, David Mendez, Prudence Mutowo, et al. “The ChEMBL Database in 2017.” </w:t>
      </w:r>
      <w:r w:rsidRPr="0028086A">
        <w:rPr>
          <w:rFonts w:ascii="Calibri" w:hAnsi="Calibri" w:cs="Calibri"/>
          <w:i/>
          <w:iCs/>
        </w:rPr>
        <w:t>Nucleic Acids Research</w:t>
      </w:r>
      <w:r w:rsidRPr="0028086A">
        <w:rPr>
          <w:rFonts w:ascii="Calibri" w:hAnsi="Calibri" w:cs="Calibri"/>
        </w:rPr>
        <w:t xml:space="preserve"> 45, no. D1 (January 4, 2017): D945–54. https://doi.org/10.1093/nar/gkw1074.</w:t>
      </w:r>
    </w:p>
    <w:p w14:paraId="0E84CEB9" w14:textId="77777777" w:rsidR="0028086A" w:rsidRPr="0028086A" w:rsidRDefault="0028086A" w:rsidP="0028086A">
      <w:pPr>
        <w:pStyle w:val="Bibliography"/>
        <w:rPr>
          <w:rFonts w:ascii="Calibri" w:hAnsi="Calibri" w:cs="Calibri"/>
        </w:rPr>
      </w:pPr>
      <w:r w:rsidRPr="0028086A">
        <w:rPr>
          <w:rFonts w:ascii="Calibri" w:hAnsi="Calibri" w:cs="Calibri"/>
        </w:rPr>
        <w:t xml:space="preserve">Khan, M. Aslam, Raymond A. Smego, Syed Tabish Razi, and M. Asim Beg. “Emerging Drug--Resistance and Guidelines for Treatment of Malaria.” </w:t>
      </w:r>
      <w:r w:rsidRPr="0028086A">
        <w:rPr>
          <w:rFonts w:ascii="Calibri" w:hAnsi="Calibri" w:cs="Calibri"/>
          <w:i/>
          <w:iCs/>
        </w:rPr>
        <w:t>Journal of the College of Physicians and Surgeons--Pakistan: JCPSP</w:t>
      </w:r>
      <w:r w:rsidRPr="0028086A">
        <w:rPr>
          <w:rFonts w:ascii="Calibri" w:hAnsi="Calibri" w:cs="Calibri"/>
        </w:rPr>
        <w:t xml:space="preserve"> 14, no. 5 (May 2004): 319–24. https://doi.org/05.2004/JCPSP.319324.</w:t>
      </w:r>
    </w:p>
    <w:p w14:paraId="17FB39D8" w14:textId="77777777" w:rsidR="0028086A" w:rsidRPr="0028086A" w:rsidRDefault="0028086A" w:rsidP="0028086A">
      <w:pPr>
        <w:pStyle w:val="Bibliography"/>
        <w:rPr>
          <w:rFonts w:ascii="Calibri" w:hAnsi="Calibri" w:cs="Calibri"/>
        </w:rPr>
      </w:pPr>
      <w:r w:rsidRPr="0028086A">
        <w:rPr>
          <w:rFonts w:ascii="Calibri" w:hAnsi="Calibri" w:cs="Calibri"/>
        </w:rPr>
        <w:t>“PlasmoDB Download Files.” Accessed February 12, 2020. https://plasmodb.org/common/downloads/Current_Release/Pfalciparum3D7/fasta/data/.</w:t>
      </w:r>
    </w:p>
    <w:p w14:paraId="1BE6E003" w14:textId="77777777" w:rsidR="0028086A" w:rsidRPr="0028086A" w:rsidRDefault="0028086A" w:rsidP="0028086A">
      <w:pPr>
        <w:pStyle w:val="Bibliography"/>
        <w:rPr>
          <w:rFonts w:ascii="Calibri" w:hAnsi="Calibri" w:cs="Calibri"/>
        </w:rPr>
      </w:pPr>
      <w:r w:rsidRPr="0028086A">
        <w:rPr>
          <w:rFonts w:ascii="Calibri" w:hAnsi="Calibri" w:cs="Calibri"/>
        </w:rPr>
        <w:t xml:space="preserve">Wheeler, Travis J., and Sean R. Eddy. “Nhmmer: DNA Homology Search with Profile HMMs.” </w:t>
      </w:r>
      <w:r w:rsidRPr="0028086A">
        <w:rPr>
          <w:rFonts w:ascii="Calibri" w:hAnsi="Calibri" w:cs="Calibri"/>
          <w:i/>
          <w:iCs/>
        </w:rPr>
        <w:t>Bioinformatics</w:t>
      </w:r>
      <w:r w:rsidRPr="0028086A">
        <w:rPr>
          <w:rFonts w:ascii="Calibri" w:hAnsi="Calibri" w:cs="Calibri"/>
        </w:rPr>
        <w:t xml:space="preserve"> 29, no. 19 (October 1, 2013): 2487–89. https://doi.org/10.1093/bioinformatics/btt403.</w:t>
      </w:r>
    </w:p>
    <w:p w14:paraId="032C8855" w14:textId="77777777" w:rsidR="0028086A" w:rsidRPr="0028086A" w:rsidRDefault="0028086A" w:rsidP="0028086A">
      <w:pPr>
        <w:pStyle w:val="Bibliography"/>
        <w:rPr>
          <w:rFonts w:ascii="Calibri" w:hAnsi="Calibri" w:cs="Calibri"/>
        </w:rPr>
      </w:pPr>
      <w:r w:rsidRPr="0028086A">
        <w:rPr>
          <w:rFonts w:ascii="Calibri" w:hAnsi="Calibri" w:cs="Calibri"/>
        </w:rPr>
        <w:t>WHO. “WHO | Responding to Antimalarial Drug Resistance.” Accessed February 12, 2020. http://www.who.int/malaria/areas/drug_resistance/overview/en/.</w:t>
      </w:r>
    </w:p>
    <w:p w14:paraId="5E76C74F" w14:textId="77777777" w:rsidR="0028086A" w:rsidRPr="0028086A" w:rsidRDefault="0028086A" w:rsidP="0028086A">
      <w:pPr>
        <w:pStyle w:val="Bibliography"/>
        <w:rPr>
          <w:rFonts w:ascii="Calibri" w:hAnsi="Calibri" w:cs="Calibri"/>
        </w:rPr>
      </w:pPr>
      <w:r w:rsidRPr="0028086A">
        <w:rPr>
          <w:rFonts w:ascii="Calibri" w:hAnsi="Calibri" w:cs="Calibri"/>
        </w:rPr>
        <w:t>WHO. “WHO | World Health Organization.” Accessed February 12, 2020. http://www.who.int/neglected_diseases/diseases/en/.</w:t>
      </w:r>
    </w:p>
    <w:p w14:paraId="0DC8FA28" w14:textId="77777777" w:rsidR="0028086A" w:rsidRPr="0028086A" w:rsidRDefault="0028086A" w:rsidP="0028086A">
      <w:pPr>
        <w:pStyle w:val="Bibliography"/>
        <w:rPr>
          <w:rFonts w:ascii="Calibri" w:hAnsi="Calibri" w:cs="Calibri"/>
        </w:rPr>
      </w:pPr>
      <w:r w:rsidRPr="0028086A">
        <w:rPr>
          <w:rFonts w:ascii="Calibri" w:hAnsi="Calibri" w:cs="Calibri"/>
        </w:rPr>
        <w:t>“World Malaria Report 2019.” Accessed February 12, 2020. https://www.who.int/news-room/feature-stories/detail/world-malaria-report-2019.</w:t>
      </w:r>
    </w:p>
    <w:p w14:paraId="2C0A9960" w14:textId="73A74F9B"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0E048694" w:rsidR="00751008" w:rsidRDefault="00751008" w:rsidP="00751008">
      <w:pPr>
        <w:pStyle w:val="Heading3"/>
      </w:pPr>
      <w:r>
        <w:fldChar w:fldCharType="begin"/>
      </w:r>
      <w:r>
        <w:instrText xml:space="preserve"> autonumlgl </w:instrText>
      </w:r>
      <w:r>
        <w:fldChar w:fldCharType="end"/>
      </w:r>
      <w:r>
        <w:t xml:space="preserve"> do_all_jackhmmer.sh</w:t>
      </w:r>
      <w:bookmarkEnd w:id="10"/>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0A756259" w:rsidR="00DB3B7B" w:rsidRDefault="00DB3B7B" w:rsidP="00DB3B7B"/>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2695C849"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4D7345BF" w:rsidR="00FB61E6" w:rsidRDefault="00FB61E6" w:rsidP="00FB61E6"/>
    <w:bookmarkStart w:id="13"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3"/>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4"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4"/>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5"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5"/>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6"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6"/>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7"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7"/>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p w14:paraId="1B9FD5DF" w14:textId="6958BA36" w:rsidR="00FF387D" w:rsidRDefault="00401CAB" w:rsidP="00401CAB">
      <w:pPr>
        <w:pStyle w:val="Heading2"/>
      </w:pPr>
      <w:r>
        <w:lastRenderedPageBreak/>
        <w:fldChar w:fldCharType="begin"/>
      </w:r>
      <w:r>
        <w:instrText xml:space="preserve"> autonumlgl </w:instrText>
      </w:r>
      <w:r>
        <w:fldChar w:fldCharType="end"/>
      </w:r>
      <w:r>
        <w:t xml:space="preserve"> Download p. falciparum drugs and targets</w:t>
      </w:r>
    </w:p>
    <w:p w14:paraId="0BEC96F1" w14:textId="27118C36" w:rsidR="00401CAB" w:rsidRPr="00401CAB" w:rsidRDefault="00401CAB" w:rsidP="00401CAB">
      <w:r>
        <w:t xml:space="preserve">/** this is the copy directive used by the </w:t>
      </w:r>
      <w:r>
        <w:rPr>
          <w:b/>
          <w:bCs/>
        </w:rPr>
        <w:t>psql</w:t>
      </w:r>
      <w:r>
        <w:t xml:space="preserve"> command line to download **/</w:t>
      </w:r>
    </w:p>
    <w:p w14:paraId="16C667AE" w14:textId="5F3011AA" w:rsidR="00401CAB" w:rsidRPr="00401CAB" w:rsidRDefault="00401CAB" w:rsidP="00401CAB">
      <w:pPr>
        <w:rPr>
          <w:rFonts w:ascii="Courier New" w:hAnsi="Courier New" w:cs="Courier New"/>
          <w:sz w:val="16"/>
          <w:szCs w:val="16"/>
        </w:rPr>
      </w:pPr>
      <w:r w:rsidRPr="00401CAB">
        <w:rPr>
          <w:rFonts w:ascii="Courier New" w:hAnsi="Courier New" w:cs="Courier New"/>
          <w:sz w:val="16"/>
          <w:szCs w:val="16"/>
        </w:rPr>
        <w:t xml:space="preserve">\copy (select avg(score),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inal_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as </w:t>
      </w:r>
      <w:proofErr w:type="spellStart"/>
      <w:r w:rsidRPr="00401CAB">
        <w:rPr>
          <w:rFonts w:ascii="Courier New" w:hAnsi="Courier New" w:cs="Courier New"/>
          <w:sz w:val="16"/>
          <w:szCs w:val="16"/>
        </w:rPr>
        <w:t>orig_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from </w:t>
      </w:r>
      <w:proofErr w:type="spellStart"/>
      <w:r w:rsidRPr="00401CAB">
        <w:rPr>
          <w:rFonts w:ascii="Courier New" w:hAnsi="Courier New" w:cs="Courier New"/>
          <w:sz w:val="16"/>
          <w:szCs w:val="16"/>
        </w:rPr>
        <w:t>hmmer_statistics</w:t>
      </w:r>
      <w:proofErr w:type="spellEnd"/>
      <w:r w:rsidRPr="00401CAB">
        <w:rPr>
          <w:rFonts w:ascii="Courier New" w:hAnsi="Courier New" w:cs="Courier New"/>
          <w:sz w:val="16"/>
          <w:szCs w:val="16"/>
        </w:rPr>
        <w:t xml:space="preserve"> h join </w:t>
      </w:r>
      <w:proofErr w:type="spellStart"/>
      <w:r w:rsidRPr="00401CAB">
        <w:rPr>
          <w:rFonts w:ascii="Courier New" w:hAnsi="Courier New" w:cs="Courier New"/>
          <w:sz w:val="16"/>
          <w:szCs w:val="16"/>
        </w:rPr>
        <w:t>target_dictionary</w:t>
      </w:r>
      <w:proofErr w:type="spellEnd"/>
      <w:r w:rsidRPr="00401CAB">
        <w:rPr>
          <w:rFonts w:ascii="Courier New" w:hAnsi="Courier New" w:cs="Courier New"/>
          <w:sz w:val="16"/>
          <w:szCs w:val="16"/>
        </w:rPr>
        <w:t xml:space="preserve"> td  on </w:t>
      </w:r>
      <w:proofErr w:type="spellStart"/>
      <w:r w:rsidRPr="00401CAB">
        <w:rPr>
          <w:rFonts w:ascii="Courier New" w:hAnsi="Courier New" w:cs="Courier New"/>
          <w:sz w:val="16"/>
          <w:szCs w:val="16"/>
        </w:rPr>
        <w:t>h.target</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chembl_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drug_mechanism</w:t>
      </w:r>
      <w:proofErr w:type="spellEnd"/>
      <w:r w:rsidRPr="00401CAB">
        <w:rPr>
          <w:rFonts w:ascii="Courier New" w:hAnsi="Courier New" w:cs="Courier New"/>
          <w:sz w:val="16"/>
          <w:szCs w:val="16"/>
        </w:rPr>
        <w:t xml:space="preserve"> dm ON </w:t>
      </w:r>
      <w:proofErr w:type="spellStart"/>
      <w:r w:rsidRPr="00401CAB">
        <w:rPr>
          <w:rFonts w:ascii="Courier New" w:hAnsi="Courier New" w:cs="Courier New"/>
          <w:sz w:val="16"/>
          <w:szCs w:val="16"/>
        </w:rPr>
        <w:t>dm.tid</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td.tid</w:t>
      </w:r>
      <w:proofErr w:type="spellEnd"/>
      <w:r w:rsidRPr="00401CAB">
        <w:rPr>
          <w:rFonts w:ascii="Courier New" w:hAnsi="Courier New" w:cs="Courier New"/>
          <w:sz w:val="16"/>
          <w:szCs w:val="16"/>
        </w:rPr>
        <w:t xml:space="preserve"> join </w:t>
      </w:r>
      <w:proofErr w:type="spellStart"/>
      <w:r w:rsidRPr="00401CAB">
        <w:rPr>
          <w:rFonts w:ascii="Courier New" w:hAnsi="Courier New" w:cs="Courier New"/>
          <w:sz w:val="16"/>
          <w:szCs w:val="16"/>
        </w:rPr>
        <w:t>molecule_dictionary</w:t>
      </w:r>
      <w:proofErr w:type="spellEnd"/>
      <w:r w:rsidRPr="00401CAB">
        <w:rPr>
          <w:rFonts w:ascii="Courier New" w:hAnsi="Courier New" w:cs="Courier New"/>
          <w:sz w:val="16"/>
          <w:szCs w:val="16"/>
        </w:rPr>
        <w:t xml:space="preserve"> md ON </w:t>
      </w:r>
      <w:proofErr w:type="spellStart"/>
      <w:r w:rsidRPr="00401CAB">
        <w:rPr>
          <w:rFonts w:ascii="Courier New" w:hAnsi="Courier New" w:cs="Courier New"/>
          <w:sz w:val="16"/>
          <w:szCs w:val="16"/>
        </w:rPr>
        <w:t>dm.molregno</w:t>
      </w:r>
      <w:proofErr w:type="spellEnd"/>
      <w:r w:rsidRPr="00401CAB">
        <w:rPr>
          <w:rFonts w:ascii="Courier New" w:hAnsi="Courier New" w:cs="Courier New"/>
          <w:sz w:val="16"/>
          <w:szCs w:val="16"/>
        </w:rPr>
        <w:t xml:space="preserve"> = </w:t>
      </w:r>
      <w:proofErr w:type="spellStart"/>
      <w:r w:rsidRPr="00401CAB">
        <w:rPr>
          <w:rFonts w:ascii="Courier New" w:hAnsi="Courier New" w:cs="Courier New"/>
          <w:sz w:val="16"/>
          <w:szCs w:val="16"/>
        </w:rPr>
        <w:t>md.molregno</w:t>
      </w:r>
      <w:proofErr w:type="spellEnd"/>
      <w:r w:rsidRPr="00401CAB">
        <w:rPr>
          <w:rFonts w:ascii="Courier New" w:hAnsi="Courier New" w:cs="Courier New"/>
          <w:sz w:val="16"/>
          <w:szCs w:val="16"/>
        </w:rPr>
        <w:t xml:space="preserve"> WHERE </w:t>
      </w:r>
      <w:proofErr w:type="spellStart"/>
      <w:r w:rsidRPr="00401CAB">
        <w:rPr>
          <w:rFonts w:ascii="Courier New" w:hAnsi="Courier New" w:cs="Courier New"/>
          <w:sz w:val="16"/>
          <w:szCs w:val="16"/>
        </w:rPr>
        <w:t>h.tax_id</w:t>
      </w:r>
      <w:proofErr w:type="spellEnd"/>
      <w:r w:rsidRPr="00401CAB">
        <w:rPr>
          <w:rFonts w:ascii="Courier New" w:hAnsi="Courier New" w:cs="Courier New"/>
          <w:sz w:val="16"/>
          <w:szCs w:val="16"/>
        </w:rPr>
        <w:t xml:space="preserve"> = 36329 and score &gt; 385.3 group by </w:t>
      </w:r>
      <w:proofErr w:type="spellStart"/>
      <w:r w:rsidRPr="00401CAB">
        <w:rPr>
          <w:rFonts w:ascii="Courier New" w:hAnsi="Courier New" w:cs="Courier New"/>
          <w:sz w:val="16"/>
          <w:szCs w:val="16"/>
        </w:rPr>
        <w:t>td.tax_id</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td.organism</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pref_name</w:t>
      </w:r>
      <w:proofErr w:type="spellEnd"/>
      <w:r w:rsidRPr="00401CAB">
        <w:rPr>
          <w:rFonts w:ascii="Courier New" w:hAnsi="Courier New" w:cs="Courier New"/>
          <w:sz w:val="16"/>
          <w:szCs w:val="16"/>
        </w:rPr>
        <w:t xml:space="preserve">, </w:t>
      </w:r>
      <w:proofErr w:type="spellStart"/>
      <w:r w:rsidRPr="00401CAB">
        <w:rPr>
          <w:rFonts w:ascii="Courier New" w:hAnsi="Courier New" w:cs="Courier New"/>
          <w:sz w:val="16"/>
          <w:szCs w:val="16"/>
        </w:rPr>
        <w:t>md.chembl_id</w:t>
      </w:r>
      <w:proofErr w:type="spellEnd"/>
      <w:r w:rsidRPr="00401CAB">
        <w:rPr>
          <w:rFonts w:ascii="Courier New" w:hAnsi="Courier New" w:cs="Courier New"/>
          <w:sz w:val="16"/>
          <w:szCs w:val="16"/>
        </w:rPr>
        <w:t xml:space="preserve"> order by avg(score) desc) to 'C:/Users/Jeremy-satellite/Documents/RBIF120/paralog_targets/supplements/targets/p_falciparum_hmmer_drugs.txt' CSV HEADER delimiter '</w:t>
      </w:r>
      <w:r w:rsidRPr="00401CAB">
        <w:rPr>
          <w:rFonts w:ascii="Courier New" w:hAnsi="Courier New" w:cs="Courier New"/>
          <w:sz w:val="16"/>
          <w:szCs w:val="16"/>
        </w:rPr>
        <w:tab/>
      </w:r>
      <w:r w:rsidRPr="00401CAB">
        <w:rPr>
          <w:rFonts w:ascii="Courier New" w:hAnsi="Courier New" w:cs="Courier New"/>
          <w:sz w:val="16"/>
          <w:szCs w:val="16"/>
        </w:rPr>
        <w:tab/>
        <w:t>'</w:t>
      </w:r>
    </w:p>
    <w:sectPr w:rsidR="00401CAB" w:rsidRPr="00401CAB" w:rsidSect="00B10A1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D8935A" w14:textId="77777777" w:rsidR="00A34AE8" w:rsidRDefault="00A34AE8" w:rsidP="00B10A11">
      <w:pPr>
        <w:spacing w:after="0" w:line="240" w:lineRule="auto"/>
      </w:pPr>
      <w:r>
        <w:separator/>
      </w:r>
    </w:p>
  </w:endnote>
  <w:endnote w:type="continuationSeparator" w:id="0">
    <w:p w14:paraId="235CE139" w14:textId="77777777" w:rsidR="00A34AE8" w:rsidRDefault="00A34AE8"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3873B7" w:rsidRDefault="00387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3873B7" w:rsidRDefault="003873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3873B7" w:rsidRDefault="003873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3873B7" w:rsidRDefault="003873B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3873B7" w:rsidRDefault="00387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09598" w14:textId="77777777" w:rsidR="00A34AE8" w:rsidRDefault="00A34AE8" w:rsidP="00B10A11">
      <w:pPr>
        <w:spacing w:after="0" w:line="240" w:lineRule="auto"/>
      </w:pPr>
      <w:r>
        <w:separator/>
      </w:r>
    </w:p>
  </w:footnote>
  <w:footnote w:type="continuationSeparator" w:id="0">
    <w:p w14:paraId="4EFCAA54" w14:textId="77777777" w:rsidR="00A34AE8" w:rsidRDefault="00A34AE8" w:rsidP="00B10A11">
      <w:pPr>
        <w:spacing w:after="0" w:line="240" w:lineRule="auto"/>
      </w:pPr>
      <w:r>
        <w:continuationSeparator/>
      </w:r>
    </w:p>
  </w:footnote>
  <w:footnote w:id="1">
    <w:p w14:paraId="2DD3CEB8" w14:textId="7D1DB36B" w:rsidR="003873B7" w:rsidRDefault="003873B7">
      <w:pPr>
        <w:pStyle w:val="FootnoteText"/>
      </w:pPr>
      <w:r>
        <w:rPr>
          <w:rStyle w:val="FootnoteReference"/>
        </w:rPr>
        <w:footnoteRef/>
      </w:r>
      <w:r>
        <w:t xml:space="preserve"> </w:t>
      </w:r>
      <w:r>
        <w:fldChar w:fldCharType="begin"/>
      </w:r>
      <w:r>
        <w:instrText xml:space="preserve"> ADDIN ZOTERO_ITEM CSL_CITATION {"citationID":"ZHvMJIHu","properties":{"formattedCitation":"\\uc0\\u8220{}WHO | World Health Organization,\\uc0\\u8221{} WHO, 1, accessed February 12, 2020, http://www.who.int/neglected_diseases/diseases/en/.","plainCitation":"“WHO | World Health Organization,” WHO, 1, accessed February 12, 2020, http://www.who.int/neglected_diseases/diseases/en/.","noteIndex":1},"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fldChar w:fldCharType="separate"/>
      </w:r>
      <w:r w:rsidRPr="0028086A">
        <w:rPr>
          <w:rFonts w:ascii="Calibri" w:hAnsi="Calibri" w:cs="Calibri"/>
          <w:sz w:val="22"/>
          <w:szCs w:val="24"/>
        </w:rPr>
        <w:t>“WHO | World Health Organization,” WHO, 1, accessed February 12, 2020, http://www.who.int/neglected_diseases/diseases/en/.</w:t>
      </w:r>
      <w:r>
        <w:fldChar w:fldCharType="end"/>
      </w:r>
    </w:p>
  </w:footnote>
  <w:footnote w:id="2">
    <w:p w14:paraId="15C351F2" w14:textId="60DD6195" w:rsidR="003873B7" w:rsidRDefault="003873B7" w:rsidP="00560DF7">
      <w:pPr>
        <w:pStyle w:val="FootnoteText"/>
      </w:pPr>
      <w:r>
        <w:rPr>
          <w:rStyle w:val="FootnoteReference"/>
        </w:rPr>
        <w:footnoteRef/>
      </w:r>
      <w:r>
        <w:t xml:space="preserve"> </w:t>
      </w:r>
      <w:r>
        <w:fldChar w:fldCharType="begin"/>
      </w:r>
      <w:r>
        <w:instrText xml:space="preserve"> ADDIN ZOTERO_ITEM CSL_CITATION {"citationID":"fxuBWDjs","properties":{"formattedCitation":"Anna Gaulton et al., \\uc0\\u8220{}The ChEMBL Database in 2017,\\uc0\\u8221{} {\\i{}Nucleic Acids Research} 45, no. D1 (January 4, 2017): D945\\uc0\\u8211{}54, https://doi.org/10.1093/nar/gkw1074.","plainCitation":"Anna Gaulton et al., “The ChEMBL Database in 2017,” Nucleic Acids Research 45, no. D1 (January 4, 2017): D945–54, https://doi.org/10.1093/nar/gkw1074.","noteIndex":2},"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fldChar w:fldCharType="separate"/>
      </w:r>
      <w:r w:rsidRPr="0028086A">
        <w:rPr>
          <w:rFonts w:ascii="Calibri" w:hAnsi="Calibri" w:cs="Calibri"/>
          <w:szCs w:val="24"/>
        </w:rPr>
        <w:t xml:space="preserve">Anna Gaulton et al., “The ChEMBL Database in 2017,” </w:t>
      </w:r>
      <w:r w:rsidRPr="0028086A">
        <w:rPr>
          <w:rFonts w:ascii="Calibri" w:hAnsi="Calibri" w:cs="Calibri"/>
          <w:i/>
          <w:iCs/>
          <w:szCs w:val="24"/>
        </w:rPr>
        <w:t>Nucleic Acids Research</w:t>
      </w:r>
      <w:r w:rsidRPr="0028086A">
        <w:rPr>
          <w:rFonts w:ascii="Calibri" w:hAnsi="Calibri" w:cs="Calibri"/>
          <w:szCs w:val="24"/>
        </w:rPr>
        <w:t xml:space="preserve"> 45, no. D1 (January 4, 2017): D945–54, https://doi.org/10.1093/nar/gkw1074.</w:t>
      </w:r>
      <w:r>
        <w:fldChar w:fldCharType="end"/>
      </w:r>
    </w:p>
    <w:p w14:paraId="5BADF145" w14:textId="77777777" w:rsidR="003873B7" w:rsidRDefault="003873B7">
      <w:pPr>
        <w:pStyle w:val="FootnoteText"/>
      </w:pPr>
    </w:p>
  </w:footnote>
  <w:footnote w:id="3">
    <w:p w14:paraId="7D890F5A" w14:textId="15549AF6" w:rsidR="003873B7" w:rsidRPr="005331D6" w:rsidRDefault="003873B7" w:rsidP="009060B2">
      <w:r>
        <w:rPr>
          <w:rStyle w:val="FootnoteReference"/>
        </w:rPr>
        <w:footnoteRef/>
      </w:r>
      <w:r>
        <w:t xml:space="preserve"> </w:t>
      </w:r>
      <w:r>
        <w:fldChar w:fldCharType="begin"/>
      </w:r>
      <w:r>
        <w:instrText xml:space="preserve"> ADDIN ZOTERO_ITEM CSL_CITATION {"citationID":"QTITBQoD","properties":{"formattedCitation":"S. F. Altschul et al., \\uc0\\u8220{}Gapped BLAST and PSI-BLAST: A New Generation of Protein Database Search Programs,\\uc0\\u8221{} {\\i{}Nucleic Acids Research} 25, no. 17 (September 1, 1997): 3389\\uc0\\u8211{}3402, https://doi.org/10.1093/nar/25.17.3389.","plainCitation":"S. F. Altschul et al., “Gapped BLAST and PSI-BLAST: A New Generation of Protein Database Search Programs,” Nucleic Acids Research 25, no. 17 (September 1, 1997): 3389–3402, https://doi.org/10.1093/nar/25.17.3389.","noteIndex":3},"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fldChar w:fldCharType="separate"/>
      </w:r>
      <w:r w:rsidRPr="0028086A">
        <w:rPr>
          <w:rFonts w:ascii="Calibri" w:hAnsi="Calibri" w:cs="Calibri"/>
          <w:szCs w:val="24"/>
        </w:rPr>
        <w:t xml:space="preserve">S. F. Altschul et al., “Gapped BLAST and PSI-BLAST: A New Generation of Protein Database Search Programs,” </w:t>
      </w:r>
      <w:r w:rsidRPr="0028086A">
        <w:rPr>
          <w:rFonts w:ascii="Calibri" w:hAnsi="Calibri" w:cs="Calibri"/>
          <w:i/>
          <w:iCs/>
          <w:szCs w:val="24"/>
        </w:rPr>
        <w:t>Nucleic Acids Research</w:t>
      </w:r>
      <w:r w:rsidRPr="0028086A">
        <w:rPr>
          <w:rFonts w:ascii="Calibri" w:hAnsi="Calibri" w:cs="Calibri"/>
          <w:szCs w:val="24"/>
        </w:rPr>
        <w:t xml:space="preserve"> 25, no. 17 (September 1, 1997): 3389–3402, https://doi.org/10.1093/nar/25.17.3389.</w:t>
      </w:r>
      <w:r>
        <w:fldChar w:fldCharType="end"/>
      </w:r>
    </w:p>
    <w:p w14:paraId="2C24BEF0" w14:textId="5F71817B" w:rsidR="003873B7" w:rsidRDefault="003873B7">
      <w:pPr>
        <w:pStyle w:val="FootnoteText"/>
      </w:pPr>
    </w:p>
  </w:footnote>
  <w:footnote w:id="4">
    <w:p w14:paraId="5855EF77" w14:textId="258C1409" w:rsidR="003873B7" w:rsidRDefault="003873B7">
      <w:pPr>
        <w:pStyle w:val="FootnoteText"/>
      </w:pPr>
      <w:r>
        <w:rPr>
          <w:rStyle w:val="FootnoteReference"/>
        </w:rPr>
        <w:footnoteRef/>
      </w:r>
      <w:r>
        <w:t xml:space="preserve"> </w:t>
      </w:r>
      <w:r>
        <w:fldChar w:fldCharType="begin"/>
      </w:r>
      <w:r>
        <w:instrText xml:space="preserve"> ADDIN ZOTERO_ITEM CSL_CITATION {"citationID":"RXBzH18C","properties":{"formattedCitation":"Travis J. Wheeler and Sean R. Eddy, \\uc0\\u8220{}Nhmmer: DNA Homology Search with Profile HMMs,\\uc0\\u8221{} {\\i{}Bioinformatics} 29, no. 19 (October 1, 2013): 2487\\uc0\\u8211{}89, https://doi.org/10.1093/bioinformatics/btt403.","plainCitation":"Travis J. Wheeler and Sean R. Eddy, “Nhmmer: DNA Homology Search with Profile HMMs,” Bioinformatics 29, no. 19 (October 1, 2013): 2487–89, https://doi.org/10.1093/bioinformatics/btt403.","noteIndex":4},"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fldChar w:fldCharType="separate"/>
      </w:r>
      <w:r w:rsidRPr="0028086A">
        <w:rPr>
          <w:rFonts w:ascii="Calibri" w:hAnsi="Calibri" w:cs="Calibri"/>
          <w:szCs w:val="24"/>
        </w:rPr>
        <w:t xml:space="preserve">Travis J. Wheeler and Sean R. Eddy, “Nhmmer: DNA Homology Search with Profile HMMs,” </w:t>
      </w:r>
      <w:r w:rsidRPr="0028086A">
        <w:rPr>
          <w:rFonts w:ascii="Calibri" w:hAnsi="Calibri" w:cs="Calibri"/>
          <w:i/>
          <w:iCs/>
          <w:szCs w:val="24"/>
        </w:rPr>
        <w:t>Bioinformatics</w:t>
      </w:r>
      <w:r w:rsidRPr="0028086A">
        <w:rPr>
          <w:rFonts w:ascii="Calibri" w:hAnsi="Calibri" w:cs="Calibri"/>
          <w:szCs w:val="24"/>
        </w:rPr>
        <w:t xml:space="preserve"> 29, no. 19 (October 1, 2013): 2487–89, https://doi.org/10.1093/bioinformatics/btt403.</w:t>
      </w:r>
      <w:r>
        <w:fldChar w:fldCharType="end"/>
      </w:r>
    </w:p>
  </w:footnote>
  <w:footnote w:id="5">
    <w:p w14:paraId="7BF516E2" w14:textId="15AB47E6" w:rsidR="003873B7" w:rsidRDefault="003873B7">
      <w:pPr>
        <w:pStyle w:val="FootnoteText"/>
      </w:pPr>
      <w:r>
        <w:rPr>
          <w:rStyle w:val="FootnoteReference"/>
        </w:rPr>
        <w:footnoteRef/>
      </w:r>
      <w:r>
        <w:t xml:space="preserve"> </w:t>
      </w:r>
      <w:r>
        <w:fldChar w:fldCharType="begin"/>
      </w:r>
      <w:r>
        <w:instrText xml:space="preserve"> ADDIN ZOTERO_ITEM CSL_CITATION {"citationID":"IsQ8ov8x","properties":{"formattedCitation":"\\uc0\\u8220{}World Malaria Report 2019,\\uc0\\u8221{} accessed February 12, 2020, https://www.who.int/news-room/feature-stories/detail/world-malaria-report-2019.","plainCitation":"“World Malaria Report 2019,” accessed February 12, 2020, https://www.who.int/news-room/feature-stories/detail/world-malaria-report-2019.","noteIndex":5},"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fldChar w:fldCharType="separate"/>
      </w:r>
      <w:r w:rsidRPr="0028086A">
        <w:rPr>
          <w:rFonts w:ascii="Calibri" w:hAnsi="Calibri" w:cs="Calibri"/>
          <w:szCs w:val="24"/>
        </w:rPr>
        <w:t>“World Malaria Report 2019,” accessed February 12, 2020, https://www.who.int/news-room/feature-stories/detail/world-malaria-report-2019.</w:t>
      </w:r>
      <w:r>
        <w:fldChar w:fldCharType="end"/>
      </w:r>
    </w:p>
  </w:footnote>
  <w:footnote w:id="6">
    <w:p w14:paraId="30EDA6BF" w14:textId="587C2358" w:rsidR="003873B7" w:rsidRDefault="003873B7">
      <w:pPr>
        <w:pStyle w:val="FootnoteText"/>
      </w:pPr>
      <w:r>
        <w:rPr>
          <w:rStyle w:val="FootnoteReference"/>
        </w:rPr>
        <w:footnoteRef/>
      </w:r>
      <w:r>
        <w:t xml:space="preserve"> </w:t>
      </w:r>
      <w:r>
        <w:fldChar w:fldCharType="begin"/>
      </w:r>
      <w:r>
        <w:instrText xml:space="preserve"> ADDIN ZOTERO_ITEM CSL_CITATION {"citationID":"BgLn0sAP","properties":{"formattedCitation":"M. Aslam Khan et al., \\uc0\\u8220{}Emerging Drug--Resistance and Guidelines for Treatment of Malaria,\\uc0\\u8221{} {\\i{}Journal of the College of Physicians and Surgeons--Pakistan: JCPSP} 14, no. 5 (May 2004): 319\\uc0\\u8211{}24, https://doi.org/05.2004/JCPSP.319324.","plainCitation":"M. Aslam Khan et al., “Emerging Drug--Resistance and Guidelines for Treatment of Malaria,” Journal of the College of Physicians and Surgeons--Pakistan: JCPSP 14, no. 5 (May 2004): 319–24, https://doi.org/05.2004/JCPSP.319324.","noteIndex":6},"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fldChar w:fldCharType="separate"/>
      </w:r>
      <w:r w:rsidRPr="0028086A">
        <w:rPr>
          <w:rFonts w:ascii="Calibri" w:hAnsi="Calibri" w:cs="Calibri"/>
          <w:szCs w:val="24"/>
        </w:rPr>
        <w:t xml:space="preserve">M. Aslam Khan et al., “Emerging Drug--Resistance and Guidelines for Treatment of Malaria,” </w:t>
      </w:r>
      <w:r w:rsidRPr="0028086A">
        <w:rPr>
          <w:rFonts w:ascii="Calibri" w:hAnsi="Calibri" w:cs="Calibri"/>
          <w:i/>
          <w:iCs/>
          <w:szCs w:val="24"/>
        </w:rPr>
        <w:t>Journal of the College of Physicians and Surgeons--Pakistan: JCPSP</w:t>
      </w:r>
      <w:r w:rsidRPr="0028086A">
        <w:rPr>
          <w:rFonts w:ascii="Calibri" w:hAnsi="Calibri" w:cs="Calibri"/>
          <w:szCs w:val="24"/>
        </w:rPr>
        <w:t xml:space="preserve"> 14, no. 5 (May 2004): 319–24, https://doi.org/05.2004/JCPSP.319324.</w:t>
      </w:r>
      <w:r>
        <w:fldChar w:fldCharType="end"/>
      </w:r>
    </w:p>
  </w:footnote>
  <w:footnote w:id="7">
    <w:p w14:paraId="544F664F" w14:textId="209619DD" w:rsidR="003873B7" w:rsidRDefault="003873B7" w:rsidP="005331D6">
      <w:pPr>
        <w:pStyle w:val="FootnoteText"/>
      </w:pPr>
      <w:r>
        <w:rPr>
          <w:rStyle w:val="FootnoteReference"/>
        </w:rPr>
        <w:footnoteRef/>
      </w:r>
      <w:r>
        <w:t xml:space="preserve"> </w:t>
      </w:r>
      <w:r>
        <w:fldChar w:fldCharType="begin"/>
      </w:r>
      <w:r>
        <w:instrText xml:space="preserve"> ADDIN ZOTERO_ITEM CSL_CITATION {"citationID":"P7LqmHAQ","properties":{"formattedCitation":"\\uc0\\u8220{}WHO | Responding to Antimalarial Drug Resistance,\\uc0\\u8221{} WHO, accessed February 12, 2020, http://www.who.int/malaria/areas/drug_resistance/overview/en/.","plainCitation":"“WHO | Responding to Antimalarial Drug Resistance,” WHO, accessed February 12, 2020, http://www.who.int/malaria/areas/drug_resistance/overview/en/.","noteIndex":7},"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fldChar w:fldCharType="separate"/>
      </w:r>
      <w:r w:rsidRPr="0028086A">
        <w:rPr>
          <w:rFonts w:ascii="Calibri" w:hAnsi="Calibri" w:cs="Calibri"/>
          <w:szCs w:val="24"/>
        </w:rPr>
        <w:t>“WHO | Responding to Antimalarial Drug Resistance,” WHO, accessed February 12, 2020, http://www.who.int/malaria/areas/drug_resistance/overview/en/.</w:t>
      </w:r>
      <w:r>
        <w:fldChar w:fldCharType="end"/>
      </w:r>
    </w:p>
    <w:p w14:paraId="72A777CC" w14:textId="77777777" w:rsidR="003873B7" w:rsidRDefault="003873B7">
      <w:pPr>
        <w:pStyle w:val="FootnoteText"/>
      </w:pPr>
    </w:p>
  </w:footnote>
  <w:footnote w:id="8">
    <w:p w14:paraId="4F45063C" w14:textId="641D1B20" w:rsidR="003873B7" w:rsidRDefault="003873B7">
      <w:pPr>
        <w:pStyle w:val="FootnoteText"/>
      </w:pPr>
      <w:r>
        <w:rPr>
          <w:rStyle w:val="FootnoteReference"/>
        </w:rPr>
        <w:footnoteRef/>
      </w:r>
      <w:r>
        <w:t xml:space="preserve"> </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yLEQ3XN1","properties":{"formattedCitation":"Cristina Aurrecoechea et al., \\uc0\\u8220{}PlasmoDB: A Functional Genomic Database for Malaria Parasites,\\uc0\\u8221{} {\\i{}Nucleic Acids Research} 37, no. Database issue (January 2009): D539-543, https://doi.org/10.1093/nar/gkn814.","plainCitation":"Cristina Aurrecoechea et al., “PlasmoDB: A Functional Genomic Database for Malaria Parasites,” Nucleic Acids Research 37, no. Database issue (January 2009): D539-543, https://doi.org/10.1093/nar/gkn814.","noteIndex":8},"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Pr>
          <w:rFonts w:ascii="Lucida Console" w:hAnsi="Lucida Console" w:cs="Lucida Console"/>
          <w:sz w:val="18"/>
          <w:szCs w:val="18"/>
        </w:rPr>
        <w:fldChar w:fldCharType="separate"/>
      </w:r>
      <w:r w:rsidRPr="0028086A">
        <w:rPr>
          <w:rFonts w:ascii="Lucida Console" w:hAnsi="Lucida Console" w:cs="Times New Roman"/>
          <w:sz w:val="18"/>
          <w:szCs w:val="24"/>
        </w:rPr>
        <w:t xml:space="preserve">Cristina Aurrecoechea et al., “PlasmoDB: A Functional Genomic Database for Malaria Parasites,” </w:t>
      </w:r>
      <w:r w:rsidRPr="0028086A">
        <w:rPr>
          <w:rFonts w:ascii="Lucida Console" w:hAnsi="Lucida Console" w:cs="Times New Roman"/>
          <w:i/>
          <w:iCs/>
          <w:sz w:val="18"/>
          <w:szCs w:val="24"/>
        </w:rPr>
        <w:t>Nucleic Acids Research</w:t>
      </w:r>
      <w:r w:rsidRPr="0028086A">
        <w:rPr>
          <w:rFonts w:ascii="Lucida Console" w:hAnsi="Lucida Console" w:cs="Times New Roman"/>
          <w:sz w:val="18"/>
          <w:szCs w:val="24"/>
        </w:rPr>
        <w:t xml:space="preserve"> 37, no. Database issue (January 2009): D539-543, https://doi.org/10.1093/nar/gkn814.</w:t>
      </w:r>
      <w:r>
        <w:rPr>
          <w:rFonts w:ascii="Lucida Console" w:hAnsi="Lucida Console" w:cs="Lucida Console"/>
          <w:sz w:val="18"/>
          <w:szCs w:val="18"/>
        </w:rPr>
        <w:fldChar w:fldCharType="end"/>
      </w:r>
    </w:p>
  </w:footnote>
  <w:footnote w:id="9">
    <w:p w14:paraId="1E541AA1" w14:textId="140965A5" w:rsidR="003873B7" w:rsidRDefault="003873B7">
      <w:pPr>
        <w:pStyle w:val="FootnoteText"/>
      </w:pPr>
      <w:r>
        <w:rPr>
          <w:rStyle w:val="FootnoteReference"/>
        </w:rPr>
        <w:footnoteRef/>
      </w:r>
      <w:r>
        <w:t xml:space="preserve"> </w:t>
      </w:r>
      <w:r>
        <w:fldChar w:fldCharType="begin"/>
      </w:r>
      <w:r>
        <w:instrText xml:space="preserve"> ADDIN ZOTERO_ITEM CSL_CITATION {"citationID":"SUIQXonC","properties":{"formattedCitation":"\\uc0\\u8220{}PlasmoDB Download Files,\\uc0\\u8221{} accessed February 12, 2020, https://plasmodb.org/common/downloads/Current_Release/Pfalciparum3D7/fasta/data/.","plainCitation":"“PlasmoDB Download Files,” accessed February 12, 2020, https://plasmodb.org/common/downloads/Current_Release/Pfalciparum3D7/fasta/data/.","noteIndex":9},"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fldChar w:fldCharType="separate"/>
      </w:r>
      <w:r w:rsidRPr="0028086A">
        <w:rPr>
          <w:rFonts w:ascii="Calibri" w:hAnsi="Calibri" w:cs="Calibri"/>
          <w:szCs w:val="24"/>
        </w:rPr>
        <w:t>“PlasmoDB Download Files,” accessed February 12, 2020, https://plasmodb.org/common/downloads/Current_Release/Pfalciparum3D7/fasta/data/.</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3873B7" w:rsidRDefault="003873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3873B7" w:rsidRDefault="003873B7">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3873B7" w:rsidRDefault="003873B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3873B7" w:rsidRDefault="003873B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3488F"/>
    <w:rsid w:val="000353F3"/>
    <w:rsid w:val="00050091"/>
    <w:rsid w:val="00076A10"/>
    <w:rsid w:val="000C606D"/>
    <w:rsid w:val="000E61B3"/>
    <w:rsid w:val="000F556D"/>
    <w:rsid w:val="001005D7"/>
    <w:rsid w:val="001133A1"/>
    <w:rsid w:val="00113982"/>
    <w:rsid w:val="00113AE3"/>
    <w:rsid w:val="001175D8"/>
    <w:rsid w:val="0016204C"/>
    <w:rsid w:val="00173E8D"/>
    <w:rsid w:val="00183730"/>
    <w:rsid w:val="001A1C56"/>
    <w:rsid w:val="001B4F08"/>
    <w:rsid w:val="001C132C"/>
    <w:rsid w:val="001C6E26"/>
    <w:rsid w:val="001C6EBA"/>
    <w:rsid w:val="001E123E"/>
    <w:rsid w:val="001E7049"/>
    <w:rsid w:val="001F002E"/>
    <w:rsid w:val="00207EFF"/>
    <w:rsid w:val="00226261"/>
    <w:rsid w:val="00226D94"/>
    <w:rsid w:val="00232197"/>
    <w:rsid w:val="00252AA8"/>
    <w:rsid w:val="0028086A"/>
    <w:rsid w:val="0028388C"/>
    <w:rsid w:val="00293856"/>
    <w:rsid w:val="002A7B38"/>
    <w:rsid w:val="002B15E4"/>
    <w:rsid w:val="002B5AD0"/>
    <w:rsid w:val="002D0383"/>
    <w:rsid w:val="002D33D1"/>
    <w:rsid w:val="002D44DE"/>
    <w:rsid w:val="002F213D"/>
    <w:rsid w:val="00304BA1"/>
    <w:rsid w:val="00315623"/>
    <w:rsid w:val="0032414B"/>
    <w:rsid w:val="00356329"/>
    <w:rsid w:val="0037611B"/>
    <w:rsid w:val="00383494"/>
    <w:rsid w:val="003873B7"/>
    <w:rsid w:val="003C2BE7"/>
    <w:rsid w:val="003C4590"/>
    <w:rsid w:val="003D07F4"/>
    <w:rsid w:val="003F47FE"/>
    <w:rsid w:val="00401CAB"/>
    <w:rsid w:val="00412DE9"/>
    <w:rsid w:val="004456C2"/>
    <w:rsid w:val="00464AD8"/>
    <w:rsid w:val="00464CFD"/>
    <w:rsid w:val="00494017"/>
    <w:rsid w:val="004B202F"/>
    <w:rsid w:val="004B3448"/>
    <w:rsid w:val="004D41CF"/>
    <w:rsid w:val="00501772"/>
    <w:rsid w:val="00504F2F"/>
    <w:rsid w:val="00506FFB"/>
    <w:rsid w:val="005075D8"/>
    <w:rsid w:val="00530967"/>
    <w:rsid w:val="005331D6"/>
    <w:rsid w:val="00535448"/>
    <w:rsid w:val="00553505"/>
    <w:rsid w:val="00560DF7"/>
    <w:rsid w:val="005710FD"/>
    <w:rsid w:val="00573A8F"/>
    <w:rsid w:val="005778D0"/>
    <w:rsid w:val="00590772"/>
    <w:rsid w:val="005977A6"/>
    <w:rsid w:val="005B6846"/>
    <w:rsid w:val="005C78A2"/>
    <w:rsid w:val="005D6698"/>
    <w:rsid w:val="005D7314"/>
    <w:rsid w:val="005F3DC7"/>
    <w:rsid w:val="005F4BB5"/>
    <w:rsid w:val="006103BA"/>
    <w:rsid w:val="006149AC"/>
    <w:rsid w:val="00621725"/>
    <w:rsid w:val="00644E8D"/>
    <w:rsid w:val="0066354D"/>
    <w:rsid w:val="00677DE4"/>
    <w:rsid w:val="006C358E"/>
    <w:rsid w:val="006D1827"/>
    <w:rsid w:val="006D392F"/>
    <w:rsid w:val="006D4E6C"/>
    <w:rsid w:val="006D501E"/>
    <w:rsid w:val="006D6A49"/>
    <w:rsid w:val="006E01F0"/>
    <w:rsid w:val="00707AD1"/>
    <w:rsid w:val="00711AF4"/>
    <w:rsid w:val="007325E3"/>
    <w:rsid w:val="0074276E"/>
    <w:rsid w:val="00751008"/>
    <w:rsid w:val="0075163C"/>
    <w:rsid w:val="0079231F"/>
    <w:rsid w:val="007F1137"/>
    <w:rsid w:val="007F5AA4"/>
    <w:rsid w:val="00806515"/>
    <w:rsid w:val="00812745"/>
    <w:rsid w:val="00836F88"/>
    <w:rsid w:val="0086262C"/>
    <w:rsid w:val="00864999"/>
    <w:rsid w:val="008B599D"/>
    <w:rsid w:val="008B5C54"/>
    <w:rsid w:val="008C0C84"/>
    <w:rsid w:val="008E05BC"/>
    <w:rsid w:val="009060B2"/>
    <w:rsid w:val="009232FA"/>
    <w:rsid w:val="009275E2"/>
    <w:rsid w:val="009304CD"/>
    <w:rsid w:val="00944205"/>
    <w:rsid w:val="00970A01"/>
    <w:rsid w:val="009A1CC2"/>
    <w:rsid w:val="009C6315"/>
    <w:rsid w:val="009E2A3B"/>
    <w:rsid w:val="009E6B31"/>
    <w:rsid w:val="009F2F29"/>
    <w:rsid w:val="009F47CA"/>
    <w:rsid w:val="00A24088"/>
    <w:rsid w:val="00A2629E"/>
    <w:rsid w:val="00A264F6"/>
    <w:rsid w:val="00A26B98"/>
    <w:rsid w:val="00A34AE8"/>
    <w:rsid w:val="00A42E77"/>
    <w:rsid w:val="00A862E9"/>
    <w:rsid w:val="00A95282"/>
    <w:rsid w:val="00AD20D2"/>
    <w:rsid w:val="00AD4F62"/>
    <w:rsid w:val="00AF430C"/>
    <w:rsid w:val="00B10278"/>
    <w:rsid w:val="00B10A11"/>
    <w:rsid w:val="00B44952"/>
    <w:rsid w:val="00B5561C"/>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A614C"/>
    <w:rsid w:val="00CB0620"/>
    <w:rsid w:val="00CB0B24"/>
    <w:rsid w:val="00CB1E32"/>
    <w:rsid w:val="00CD1199"/>
    <w:rsid w:val="00CE1CB2"/>
    <w:rsid w:val="00CE2441"/>
    <w:rsid w:val="00CF4ED8"/>
    <w:rsid w:val="00D01232"/>
    <w:rsid w:val="00D021BF"/>
    <w:rsid w:val="00D0772B"/>
    <w:rsid w:val="00D33ADE"/>
    <w:rsid w:val="00D466A1"/>
    <w:rsid w:val="00D94D35"/>
    <w:rsid w:val="00D953D0"/>
    <w:rsid w:val="00DB3710"/>
    <w:rsid w:val="00DB3B7B"/>
    <w:rsid w:val="00DD4D86"/>
    <w:rsid w:val="00E06542"/>
    <w:rsid w:val="00E205D6"/>
    <w:rsid w:val="00E24D3E"/>
    <w:rsid w:val="00E30324"/>
    <w:rsid w:val="00E4756C"/>
    <w:rsid w:val="00E97D5F"/>
    <w:rsid w:val="00EA43B9"/>
    <w:rsid w:val="00EA49D3"/>
    <w:rsid w:val="00EB1B9B"/>
    <w:rsid w:val="00EB5DDE"/>
    <w:rsid w:val="00EC0732"/>
    <w:rsid w:val="00EE4D29"/>
    <w:rsid w:val="00EF5D89"/>
    <w:rsid w:val="00F05801"/>
    <w:rsid w:val="00F16F01"/>
    <w:rsid w:val="00F36F3D"/>
    <w:rsid w:val="00F528B0"/>
    <w:rsid w:val="00F8549F"/>
    <w:rsid w:val="00F86D32"/>
    <w:rsid w:val="00FB61E6"/>
    <w:rsid w:val="00FC6479"/>
    <w:rsid w:val="00FC67F0"/>
    <w:rsid w:val="00FE3D2F"/>
    <w:rsid w:val="00FF38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spacing w:after="0" w:line="240" w:lineRule="auto"/>
      <w:ind w:left="720" w:hanging="720"/>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tif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91A45"/>
    <w:rsid w:val="003234D9"/>
    <w:rsid w:val="003642D4"/>
    <w:rsid w:val="003676F0"/>
    <w:rsid w:val="003C6161"/>
    <w:rsid w:val="00441916"/>
    <w:rsid w:val="004D072F"/>
    <w:rsid w:val="00597FDA"/>
    <w:rsid w:val="00715F75"/>
    <w:rsid w:val="00752C75"/>
    <w:rsid w:val="007C04C5"/>
    <w:rsid w:val="007D70EE"/>
    <w:rsid w:val="007E5C56"/>
    <w:rsid w:val="00801B38"/>
    <w:rsid w:val="00AA597D"/>
    <w:rsid w:val="00AB6AC3"/>
    <w:rsid w:val="00AC2FBE"/>
    <w:rsid w:val="00AC7E98"/>
    <w:rsid w:val="00BA157A"/>
    <w:rsid w:val="00C651A2"/>
    <w:rsid w:val="00C6614E"/>
    <w:rsid w:val="00C835E4"/>
    <w:rsid w:val="00CA7E6A"/>
    <w:rsid w:val="00CE42B7"/>
    <w:rsid w:val="00D12DC7"/>
    <w:rsid w:val="00D459BE"/>
    <w:rsid w:val="00D560C9"/>
    <w:rsid w:val="00D71C8F"/>
    <w:rsid w:val="00E21208"/>
    <w:rsid w:val="00E90433"/>
    <w:rsid w:val="00F1385F"/>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7A12FA-DD20-4248-8496-0D07DCB1D1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8</TotalTime>
  <Pages>32</Pages>
  <Words>5421</Words>
  <Characters>30906</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36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11</cp:revision>
  <dcterms:created xsi:type="dcterms:W3CDTF">2020-01-21T17:09:00Z</dcterms:created>
  <dcterms:modified xsi:type="dcterms:W3CDTF">2020-02-28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deNoUcko"/&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